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422087F4"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2ECB04D4" w14:textId="6555BDC2" w:rsidR="00D1124D" w:rsidRDefault="00BC11CE" w:rsidP="00DC7C33">
      <w:pPr>
        <w:pStyle w:val="2"/>
        <w:rPr>
          <w:rFonts w:ascii="Times New Roman" w:hAnsi="Times New Roman" w:cs="Times New Roman"/>
        </w:rPr>
      </w:pPr>
      <w:r w:rsidRPr="00DC7C33">
        <w:rPr>
          <w:rFonts w:ascii="Times New Roman" w:hAnsi="Times New Roman" w:cs="Times New Roman" w:hint="eastAsia"/>
        </w:rPr>
        <w:lastRenderedPageBreak/>
        <w:t>MAG</w:t>
      </w:r>
      <w:r w:rsidRPr="00DC7C33">
        <w:rPr>
          <w:rFonts w:ascii="Times New Roman" w:hAnsi="Times New Roman" w:cs="Times New Roman" w:hint="eastAsia"/>
        </w:rPr>
        <w:t>期刊描述</w:t>
      </w:r>
    </w:p>
    <w:p w14:paraId="255D9983" w14:textId="10E3B794"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B066E4D" w14:textId="5E0EC9D3" w:rsidR="00B42DA0" w:rsidRDefault="00CC0AF8" w:rsidP="00213116">
      <w:r>
        <w:rPr>
          <w:noProof/>
        </w:rPr>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sidR="00CB3446">
        <w:rPr>
          <w:rFonts w:ascii="Times New Roman" w:hAnsi="Times New Roman" w:cs="Times New Roman" w:hint="eastAsia"/>
        </w:rPr>
        <w:t>期刊论文</w:t>
      </w:r>
    </w:p>
    <w:p w14:paraId="69389215" w14:textId="23D0C93C" w:rsidR="00600641" w:rsidRDefault="002F2AFB">
      <w:pPr>
        <w:spacing w:line="240" w:lineRule="auto"/>
        <w:rPr>
          <w:rFonts w:cs="Times New Roman"/>
        </w:rPr>
      </w:pPr>
      <w:r>
        <w:rPr>
          <w:rFonts w:cs="Times New Roman" w:hint="eastAsia"/>
        </w:rPr>
        <w:t>1801</w:t>
      </w:r>
      <w:r>
        <w:rPr>
          <w:rFonts w:cs="Times New Roman" w:hint="eastAsia"/>
        </w:rPr>
        <w:t>年至</w:t>
      </w:r>
      <w:r>
        <w:rPr>
          <w:rFonts w:cs="Times New Roman" w:hint="eastAsia"/>
        </w:rPr>
        <w:t>2021</w:t>
      </w:r>
      <w:r>
        <w:rPr>
          <w:rFonts w:cs="Times New Roman" w:hint="eastAsia"/>
        </w:rPr>
        <w:t>年，共</w:t>
      </w:r>
      <w:r w:rsidR="00600641" w:rsidRPr="00600641">
        <w:rPr>
          <w:rFonts w:cs="Times New Roman"/>
        </w:rPr>
        <w:t>5</w:t>
      </w:r>
      <w:r w:rsidR="003E656F">
        <w:rPr>
          <w:rFonts w:cs="Times New Roman" w:hint="eastAsia"/>
        </w:rPr>
        <w:t>619</w:t>
      </w:r>
      <w:r w:rsidR="00DF133A">
        <w:rPr>
          <w:rFonts w:cs="Times New Roman" w:hint="eastAsia"/>
        </w:rPr>
        <w:t>万篇期刊文献</w:t>
      </w:r>
      <w:r w:rsidR="00BD585A">
        <w:rPr>
          <w:rFonts w:cs="Times New Roman" w:hint="eastAsia"/>
        </w:rPr>
        <w:t>。</w:t>
      </w:r>
    </w:p>
    <w:p w14:paraId="2735D6AF" w14:textId="1BB9321C" w:rsidR="007A1954" w:rsidRDefault="003F2F7A">
      <w:pPr>
        <w:spacing w:line="240" w:lineRule="auto"/>
        <w:rPr>
          <w:rFonts w:cs="Times New Roman"/>
        </w:rPr>
      </w:pPr>
      <w:r>
        <w:rPr>
          <w:rFonts w:cs="Times New Roman" w:hint="eastAsia"/>
        </w:rPr>
        <w:t>随时间变化的发文量。</w:t>
      </w:r>
    </w:p>
    <w:p w14:paraId="2AC40D7A" w14:textId="07C8DAF2" w:rsidR="00610A02" w:rsidRDefault="00911BC1">
      <w:pPr>
        <w:spacing w:line="240" w:lineRule="auto"/>
        <w:rPr>
          <w:rFonts w:cs="Times New Roman"/>
        </w:rPr>
      </w:pPr>
      <w:r>
        <w:rPr>
          <w:noProof/>
        </w:rPr>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1D9275C8" w:rsidR="00182F34" w:rsidRDefault="003F2F7A">
      <w:pPr>
        <w:spacing w:line="240" w:lineRule="auto"/>
        <w:rPr>
          <w:rFonts w:cs="Times New Roman"/>
        </w:rPr>
      </w:pPr>
      <w:r>
        <w:rPr>
          <w:rFonts w:cs="Times New Roman" w:hint="eastAsia"/>
        </w:rPr>
        <w:t>随时间变化的</w:t>
      </w:r>
      <w:r w:rsidR="00096AD0">
        <w:rPr>
          <w:rFonts w:cs="Times New Roman" w:hint="eastAsia"/>
        </w:rPr>
        <w:t>平均</w:t>
      </w:r>
      <w:r>
        <w:rPr>
          <w:rFonts w:cs="Times New Roman" w:hint="eastAsia"/>
        </w:rPr>
        <w:t>参考文献数量、被引量。</w:t>
      </w:r>
      <w:r w:rsidR="00AE7B11">
        <w:rPr>
          <w:rFonts w:cs="Times New Roman" w:hint="eastAsia"/>
        </w:rPr>
        <w:t>（</w:t>
      </w:r>
      <w:r w:rsidR="00AE7B11">
        <w:rPr>
          <w:rFonts w:cs="Times New Roman" w:hint="eastAsia"/>
        </w:rPr>
        <w:t>MAG</w:t>
      </w:r>
      <w:r w:rsidR="00AE7B11">
        <w:rPr>
          <w:rFonts w:cs="Times New Roman" w:hint="eastAsia"/>
        </w:rPr>
        <w:t>自带</w:t>
      </w:r>
      <w:r w:rsidR="001B4B81">
        <w:rPr>
          <w:rFonts w:cs="Times New Roman" w:hint="eastAsia"/>
        </w:rPr>
        <w:t>的不准确；</w:t>
      </w:r>
      <w:r w:rsidR="00603BA5">
        <w:rPr>
          <w:rFonts w:cs="Times New Roman" w:hint="eastAsia"/>
        </w:rPr>
        <w:t>自己计算</w:t>
      </w:r>
      <w:r w:rsidR="001B4B81">
        <w:rPr>
          <w:rFonts w:cs="Times New Roman" w:hint="eastAsia"/>
        </w:rPr>
        <w:t>。</w:t>
      </w:r>
      <w:r w:rsidR="00AE7B11">
        <w:rPr>
          <w:rFonts w:cs="Times New Roman" w:hint="eastAsia"/>
        </w:rPr>
        <w:t>）</w:t>
      </w:r>
      <w:r w:rsidR="007F7D23">
        <w:rPr>
          <w:rFonts w:cs="Times New Roman" w:hint="eastAsia"/>
        </w:rPr>
        <w:t>这里直接计算平均值</w:t>
      </w:r>
      <w:r w:rsidR="0031767D">
        <w:rPr>
          <w:rFonts w:cs="Times New Roman" w:hint="eastAsia"/>
        </w:rPr>
        <w:t>。</w:t>
      </w:r>
      <w:r w:rsidR="004B4393">
        <w:rPr>
          <w:rFonts w:cs="Times New Roman" w:hint="eastAsia"/>
        </w:rPr>
        <w:t>中位数小于平均数。</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6D8BA020" w:rsidR="007728C3" w:rsidRDefault="007728C3">
      <w:pPr>
        <w:spacing w:line="240" w:lineRule="auto"/>
        <w:rPr>
          <w:rFonts w:cs="Times New Roman"/>
        </w:rPr>
      </w:pPr>
      <w:r>
        <w:rPr>
          <w:rFonts w:cs="Times New Roman" w:hint="eastAsia"/>
        </w:rPr>
        <w:t>每年发表的期刊数量。</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7CCEBC9A" w:rsidR="007728C3" w:rsidRDefault="007728C3">
      <w:pPr>
        <w:spacing w:line="240" w:lineRule="auto"/>
        <w:rPr>
          <w:rFonts w:cs="Times New Roman"/>
        </w:rPr>
      </w:pPr>
      <w:r>
        <w:rPr>
          <w:rFonts w:cs="Times New Roman" w:hint="eastAsia"/>
        </w:rPr>
        <w:t>每年发表的期刊类别数量。</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5F27FDA8"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2E125CAB"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6A18DA5E" w:rsidR="00BB6724" w:rsidRDefault="00BB6724" w:rsidP="00E46B6E">
      <w:pPr>
        <w:ind w:firstLineChars="200" w:firstLine="480"/>
      </w:pPr>
      <w:r>
        <w:rPr>
          <w:rFonts w:hint="eastAsia"/>
        </w:rPr>
        <w:t>我选择</w:t>
      </w:r>
      <w:r w:rsidR="001E4829">
        <w:rPr>
          <w:rFonts w:hint="eastAsia"/>
        </w:rPr>
        <w:t>以末位作者或第一作者身份</w:t>
      </w:r>
      <w:r>
        <w:rPr>
          <w:rFonts w:hint="eastAsia"/>
        </w:rPr>
        <w:t>总发文年数大于</w:t>
      </w:r>
      <w:r>
        <w:rPr>
          <w:rFonts w:hint="eastAsia"/>
        </w:rPr>
        <w:t>2</w:t>
      </w:r>
      <w:r>
        <w:rPr>
          <w:rFonts w:hint="eastAsia"/>
        </w:rPr>
        <w:t>年的学者</w:t>
      </w:r>
      <w:r w:rsidR="001E4829">
        <w:rPr>
          <w:rFonts w:hint="eastAsia"/>
        </w:rPr>
        <w:t>作为后续的</w:t>
      </w:r>
      <w:r w:rsidR="001E4829">
        <w:rPr>
          <w:rFonts w:hint="eastAsia"/>
        </w:rPr>
        <w:lastRenderedPageBreak/>
        <w:t>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需要注意，即便如此该人群规模也有百万之巨。</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642A6C14"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lastRenderedPageBreak/>
        <w:t>万位作者（</w:t>
      </w:r>
      <w:r w:rsidR="00641F55" w:rsidRPr="00A20442">
        <w:t>4619340</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E5F752E"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超过</w:t>
      </w:r>
      <w:r w:rsidR="00F06779">
        <w:t>9</w:t>
      </w:r>
      <w:r w:rsidR="00DB7A31">
        <w:rPr>
          <w:rFonts w:hint="eastAsia"/>
        </w:rPr>
        <w:t>年的研究者</w:t>
      </w:r>
      <w:r w:rsidR="00F06779">
        <w:rPr>
          <w:rFonts w:hint="eastAsia"/>
        </w:rPr>
        <w:t>不少于</w:t>
      </w:r>
      <w:r w:rsidR="00F06779">
        <w:rPr>
          <w:rFonts w:hint="eastAsia"/>
        </w:rPr>
        <w:t>50%</w:t>
      </w:r>
      <w:r w:rsidR="0056497D">
        <w:rPr>
          <w:rFonts w:hint="eastAsia"/>
        </w:rPr>
        <w:t>。</w:t>
      </w:r>
    </w:p>
    <w:p w14:paraId="4A9A7E6B" w14:textId="630C39B5" w:rsidR="004F7FE5" w:rsidRDefault="00D013F5" w:rsidP="00D013F5">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670ED2A2" w14:textId="32DFFB11" w:rsidR="004F7FE5" w:rsidRDefault="00771527" w:rsidP="00D013F5">
      <w:r>
        <w:rPr>
          <w:rFonts w:hint="eastAsia"/>
        </w:rPr>
        <w:t>在上述人群中，</w:t>
      </w:r>
      <w:r w:rsidR="004F7FE5">
        <w:rPr>
          <w:rFonts w:hint="eastAsia"/>
        </w:rPr>
        <w:t>近</w:t>
      </w:r>
      <w:r w:rsidR="004F7FE5">
        <w:rPr>
          <w:rFonts w:hint="eastAsia"/>
        </w:rPr>
        <w:t>5</w:t>
      </w:r>
      <w:r w:rsidR="004F7FE5">
        <w:rPr>
          <w:rFonts w:hint="eastAsia"/>
        </w:rPr>
        <w:t>年暂停职业生涯的研究者超过</w:t>
      </w:r>
      <w:r w:rsidR="004F7FE5">
        <w:rPr>
          <w:rFonts w:hint="eastAsia"/>
        </w:rPr>
        <w:t>50%</w:t>
      </w:r>
      <w:r w:rsidR="004F7FE5">
        <w:rPr>
          <w:rFonts w:hint="eastAsia"/>
        </w:rPr>
        <w:t>，</w:t>
      </w:r>
      <w:r w:rsidR="00FA4495">
        <w:rPr>
          <w:rFonts w:hint="eastAsia"/>
        </w:rPr>
        <w:t>说明当代科学家占据整个科学史上科学家中很大的比例。</w:t>
      </w:r>
    </w:p>
    <w:p w14:paraId="30E50A69" w14:textId="7FE217D8" w:rsidR="002D15A8" w:rsidRPr="00DB7A31" w:rsidRDefault="00093C97" w:rsidP="001A686F">
      <w:pPr>
        <w:rPr>
          <w:b/>
          <w:bCs/>
        </w:rPr>
      </w:pPr>
      <w:r>
        <w:rPr>
          <w:noProof/>
        </w:rPr>
        <w:lastRenderedPageBreak/>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22F566B9" w14:textId="77777777" w:rsidR="002D15A8" w:rsidRDefault="002D15A8" w:rsidP="001A686F"/>
    <w:p w14:paraId="64611751" w14:textId="7E3A6942" w:rsidR="00893DF5" w:rsidRDefault="00893DF5" w:rsidP="001A686F">
      <w:r>
        <w:rPr>
          <w:rFonts w:hint="eastAsia"/>
        </w:rPr>
        <w:t>第</w:t>
      </w:r>
      <w:r w:rsidR="002A4772">
        <w:rPr>
          <w:rFonts w:hint="eastAsia"/>
        </w:rPr>
        <w:t>1</w:t>
      </w:r>
      <w:r>
        <w:rPr>
          <w:rFonts w:hint="eastAsia"/>
        </w:rPr>
        <w:t>年的：</w:t>
      </w:r>
    </w:p>
    <w:p w14:paraId="7F37BCEE" w14:textId="65B9670F" w:rsidR="00D51FB4" w:rsidRDefault="00D214FF" w:rsidP="001A686F">
      <w:r>
        <w:rPr>
          <w:rFonts w:hint="eastAsia"/>
        </w:rPr>
        <w:t>发文数量、跨期刊数量、跨</w:t>
      </w:r>
      <w:r>
        <w:rPr>
          <w:rFonts w:hint="eastAsia"/>
        </w:rPr>
        <w:t>JCR</w:t>
      </w:r>
      <w:r>
        <w:rPr>
          <w:rFonts w:hint="eastAsia"/>
        </w:rPr>
        <w:t>学科数量</w:t>
      </w:r>
    </w:p>
    <w:p w14:paraId="0ED78C5A" w14:textId="204D59BF" w:rsidR="003E78EF" w:rsidRDefault="003E78EF" w:rsidP="001A686F"/>
    <w:p w14:paraId="5278B739" w14:textId="4E7B3C32" w:rsidR="007F259D" w:rsidRDefault="007B3FA2" w:rsidP="001A686F">
      <w:r>
        <w:rPr>
          <w:rFonts w:hint="eastAsia"/>
        </w:rPr>
        <w:t>前</w:t>
      </w:r>
      <w:r>
        <w:rPr>
          <w:rFonts w:hint="eastAsia"/>
        </w:rPr>
        <w:t>3</w:t>
      </w:r>
      <w:r>
        <w:rPr>
          <w:rFonts w:hint="eastAsia"/>
        </w:rPr>
        <w:t>年：</w:t>
      </w:r>
    </w:p>
    <w:p w14:paraId="68C12473" w14:textId="10F0F950" w:rsidR="007B3FA2" w:rsidRDefault="001624F3" w:rsidP="001A686F">
      <w:r>
        <w:rPr>
          <w:rFonts w:hint="eastAsia"/>
        </w:rPr>
        <w:t>跟过去的经历相比，</w:t>
      </w:r>
      <w:r w:rsidR="001E0F6D">
        <w:rPr>
          <w:rFonts w:hint="eastAsia"/>
        </w:rPr>
        <w:t>第</w:t>
      </w:r>
      <w:r w:rsidR="001E0F6D">
        <w:rPr>
          <w:rFonts w:hint="eastAsia"/>
        </w:rPr>
        <w:t>k</w:t>
      </w:r>
      <w:r w:rsidR="001E0F6D">
        <w:rPr>
          <w:rFonts w:hint="eastAsia"/>
        </w:rPr>
        <w:t>年</w:t>
      </w:r>
      <w:r w:rsidR="00F57D87">
        <w:rPr>
          <w:rFonts w:hint="eastAsia"/>
        </w:rPr>
        <w:t>有新东西，或者没有新东西？</w:t>
      </w:r>
      <w:r w:rsidR="00992F0A">
        <w:rPr>
          <w:rFonts w:hint="eastAsia"/>
        </w:rPr>
        <w:t>（</w:t>
      </w:r>
      <w:r w:rsidR="006411C9">
        <w:rPr>
          <w:rFonts w:hint="eastAsia"/>
        </w:rPr>
        <w:t>和历史相比</w:t>
      </w:r>
      <w:r w:rsidR="007F7C51">
        <w:rPr>
          <w:rFonts w:hint="eastAsia"/>
        </w:rPr>
        <w:t>，</w:t>
      </w:r>
      <w:r w:rsidR="00992F0A">
        <w:rPr>
          <w:rFonts w:hint="eastAsia"/>
        </w:rPr>
        <w:t>0</w:t>
      </w:r>
      <w:r w:rsidR="00992F0A">
        <w:rPr>
          <w:rFonts w:hint="eastAsia"/>
        </w:rPr>
        <w:t>：完全一样；</w:t>
      </w:r>
      <w:r w:rsidR="00992F0A">
        <w:rPr>
          <w:rFonts w:hint="eastAsia"/>
        </w:rPr>
        <w:t>1</w:t>
      </w:r>
      <w:r w:rsidR="00992F0A">
        <w:rPr>
          <w:rFonts w:hint="eastAsia"/>
        </w:rPr>
        <w:t>有新东西</w:t>
      </w:r>
      <w:r w:rsidR="00FC7BBD">
        <w:rPr>
          <w:rFonts w:hint="eastAsia"/>
        </w:rPr>
        <w:t>但还包括历史；</w:t>
      </w:r>
      <w:r w:rsidR="00FC7BBD">
        <w:rPr>
          <w:rFonts w:hint="eastAsia"/>
        </w:rPr>
        <w:t>2</w:t>
      </w:r>
      <w:r w:rsidR="00FC7BBD">
        <w:rPr>
          <w:rFonts w:hint="eastAsia"/>
        </w:rPr>
        <w:t>完全的新东西</w:t>
      </w:r>
      <w:r w:rsidR="00992F0A">
        <w:rPr>
          <w:rFonts w:hint="eastAsia"/>
        </w:rPr>
        <w:t>）</w:t>
      </w:r>
      <w:r w:rsidR="009C1BCF">
        <w:rPr>
          <w:rFonts w:hint="eastAsia"/>
        </w:rPr>
        <w:t>。</w:t>
      </w:r>
    </w:p>
    <w:p w14:paraId="6A169AA8" w14:textId="77777777" w:rsidR="007C412C" w:rsidRPr="00DF29FB" w:rsidRDefault="007C412C" w:rsidP="001A686F"/>
    <w:p w14:paraId="48FEA1C5" w14:textId="77BE55F7"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5BF4E070" w14:textId="77777777" w:rsidR="0043750B" w:rsidRPr="0043750B" w:rsidRDefault="0043750B" w:rsidP="0043750B"/>
    <w:p w14:paraId="0BE82A2F" w14:textId="21FE19EA" w:rsidR="00E27A9D" w:rsidRPr="00B04F9C" w:rsidRDefault="00A03AA0" w:rsidP="008F38F9">
      <w:pPr>
        <w:pStyle w:val="1"/>
        <w:rPr>
          <w:rFonts w:ascii="Times New Roman" w:hAnsi="Times New Roman" w:cs="Times New Roman"/>
        </w:rPr>
      </w:pPr>
      <w:bookmarkStart w:id="38"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8"/>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 xml:space="preserve">Leahey E. The Perks and Perils of Interdisciplinary Research[J]. European Review, </w:t>
      </w:r>
      <w:r>
        <w:lastRenderedPageBreak/>
        <w:t>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lastRenderedPageBreak/>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 xml:space="preserve">Rafols I, Meyer M. Diversity and network coherence as indicators of </w:t>
      </w:r>
      <w:r>
        <w:lastRenderedPageBreak/>
        <w:t>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lastRenderedPageBreak/>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 xml:space="preserve">Pramanik S, Gora S T, Sundaram R, et al. On the Migration of Researchers across </w:t>
      </w:r>
      <w:r>
        <w:lastRenderedPageBreak/>
        <w:t>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lastRenderedPageBreak/>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2B0156DE" w:rsidR="00E83BE1" w:rsidRDefault="00E83BE1">
      <w:pPr>
        <w:rPr>
          <w:rFonts w:cs="Times New Roman"/>
        </w:rPr>
      </w:pPr>
      <w:r>
        <w:rPr>
          <w:rFonts w:cs="Times New Roman" w:hint="eastAsia"/>
        </w:rPr>
        <w:t>化学领域：一般末位作者最为重要。</w:t>
      </w:r>
    </w:p>
    <w:sectPr w:rsidR="00E83BE1" w:rsidSect="00CF745B">
      <w:footerReference w:type="default" r:id="rId2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C92942" w14:textId="77777777" w:rsidR="00572D27" w:rsidRDefault="00572D27" w:rsidP="00FF1F60">
      <w:r>
        <w:separator/>
      </w:r>
    </w:p>
  </w:endnote>
  <w:endnote w:type="continuationSeparator" w:id="0">
    <w:p w14:paraId="34EF03DD" w14:textId="77777777" w:rsidR="00572D27" w:rsidRDefault="00572D27"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C46DA0" w14:textId="77777777" w:rsidR="00572D27" w:rsidRDefault="00572D27" w:rsidP="00FF1F60">
      <w:r>
        <w:separator/>
      </w:r>
    </w:p>
  </w:footnote>
  <w:footnote w:type="continuationSeparator" w:id="0">
    <w:p w14:paraId="7911FDF3" w14:textId="77777777" w:rsidR="00572D27" w:rsidRDefault="00572D27"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9B3"/>
    <w:rsid w:val="00001A52"/>
    <w:rsid w:val="00001B8E"/>
    <w:rsid w:val="00003494"/>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E05"/>
    <w:rsid w:val="000255CC"/>
    <w:rsid w:val="00025C58"/>
    <w:rsid w:val="00025DD2"/>
    <w:rsid w:val="000262AA"/>
    <w:rsid w:val="000265F9"/>
    <w:rsid w:val="00026810"/>
    <w:rsid w:val="000268FE"/>
    <w:rsid w:val="00026A44"/>
    <w:rsid w:val="00026D4D"/>
    <w:rsid w:val="0002728A"/>
    <w:rsid w:val="000273F2"/>
    <w:rsid w:val="0002765E"/>
    <w:rsid w:val="00027764"/>
    <w:rsid w:val="0002778E"/>
    <w:rsid w:val="000277B3"/>
    <w:rsid w:val="000300EC"/>
    <w:rsid w:val="0003013A"/>
    <w:rsid w:val="0003026F"/>
    <w:rsid w:val="00030316"/>
    <w:rsid w:val="0003036D"/>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4024C"/>
    <w:rsid w:val="000407C7"/>
    <w:rsid w:val="000408BD"/>
    <w:rsid w:val="00040BA0"/>
    <w:rsid w:val="00040C58"/>
    <w:rsid w:val="00040E94"/>
    <w:rsid w:val="00041296"/>
    <w:rsid w:val="000417CA"/>
    <w:rsid w:val="0004272C"/>
    <w:rsid w:val="00042825"/>
    <w:rsid w:val="00042899"/>
    <w:rsid w:val="000429A6"/>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1DB"/>
    <w:rsid w:val="000479E6"/>
    <w:rsid w:val="00050839"/>
    <w:rsid w:val="000509CF"/>
    <w:rsid w:val="00050EF3"/>
    <w:rsid w:val="000510B4"/>
    <w:rsid w:val="00051DFA"/>
    <w:rsid w:val="00052450"/>
    <w:rsid w:val="00052551"/>
    <w:rsid w:val="000525A2"/>
    <w:rsid w:val="000528A4"/>
    <w:rsid w:val="00053920"/>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32F8"/>
    <w:rsid w:val="00063D00"/>
    <w:rsid w:val="00063F79"/>
    <w:rsid w:val="0006471E"/>
    <w:rsid w:val="0006576E"/>
    <w:rsid w:val="00065A67"/>
    <w:rsid w:val="000664F0"/>
    <w:rsid w:val="00066B2F"/>
    <w:rsid w:val="00066DC9"/>
    <w:rsid w:val="00066F75"/>
    <w:rsid w:val="0006712A"/>
    <w:rsid w:val="000671D9"/>
    <w:rsid w:val="000674B7"/>
    <w:rsid w:val="000678DC"/>
    <w:rsid w:val="00067AB5"/>
    <w:rsid w:val="000700E7"/>
    <w:rsid w:val="0007038D"/>
    <w:rsid w:val="0007065D"/>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42"/>
    <w:rsid w:val="000830C4"/>
    <w:rsid w:val="00083406"/>
    <w:rsid w:val="000837C3"/>
    <w:rsid w:val="00083DC4"/>
    <w:rsid w:val="00083F34"/>
    <w:rsid w:val="00084939"/>
    <w:rsid w:val="00084B5A"/>
    <w:rsid w:val="000850B0"/>
    <w:rsid w:val="000853F7"/>
    <w:rsid w:val="00085B98"/>
    <w:rsid w:val="000862F7"/>
    <w:rsid w:val="0008713A"/>
    <w:rsid w:val="0008715A"/>
    <w:rsid w:val="0008738E"/>
    <w:rsid w:val="000873FD"/>
    <w:rsid w:val="00087F0E"/>
    <w:rsid w:val="000910A3"/>
    <w:rsid w:val="000912C9"/>
    <w:rsid w:val="00091425"/>
    <w:rsid w:val="00091938"/>
    <w:rsid w:val="00091983"/>
    <w:rsid w:val="000919BE"/>
    <w:rsid w:val="000919D1"/>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A0188"/>
    <w:rsid w:val="000A05D9"/>
    <w:rsid w:val="000A0786"/>
    <w:rsid w:val="000A166F"/>
    <w:rsid w:val="000A1F3D"/>
    <w:rsid w:val="000A2006"/>
    <w:rsid w:val="000A2B6C"/>
    <w:rsid w:val="000A2C7D"/>
    <w:rsid w:val="000A3103"/>
    <w:rsid w:val="000A3A2A"/>
    <w:rsid w:val="000A3AFE"/>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76B"/>
    <w:rsid w:val="000D2DE0"/>
    <w:rsid w:val="000D316C"/>
    <w:rsid w:val="000D35CA"/>
    <w:rsid w:val="000D3CA7"/>
    <w:rsid w:val="000D4258"/>
    <w:rsid w:val="000D4C6E"/>
    <w:rsid w:val="000D50F6"/>
    <w:rsid w:val="000D536A"/>
    <w:rsid w:val="000D621B"/>
    <w:rsid w:val="000D7167"/>
    <w:rsid w:val="000D716E"/>
    <w:rsid w:val="000D737D"/>
    <w:rsid w:val="000D78B6"/>
    <w:rsid w:val="000D7A1D"/>
    <w:rsid w:val="000D7E70"/>
    <w:rsid w:val="000E0160"/>
    <w:rsid w:val="000E068F"/>
    <w:rsid w:val="000E0EA8"/>
    <w:rsid w:val="000E0F4B"/>
    <w:rsid w:val="000E10D7"/>
    <w:rsid w:val="000E1356"/>
    <w:rsid w:val="000E196C"/>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16"/>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C3C"/>
    <w:rsid w:val="000F742A"/>
    <w:rsid w:val="001002C2"/>
    <w:rsid w:val="00100445"/>
    <w:rsid w:val="00100B10"/>
    <w:rsid w:val="00100CDC"/>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DD1"/>
    <w:rsid w:val="00107092"/>
    <w:rsid w:val="00107455"/>
    <w:rsid w:val="00107AF6"/>
    <w:rsid w:val="00107D68"/>
    <w:rsid w:val="00107DC4"/>
    <w:rsid w:val="00107FFC"/>
    <w:rsid w:val="001100AF"/>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E84"/>
    <w:rsid w:val="001175CA"/>
    <w:rsid w:val="00117B3A"/>
    <w:rsid w:val="00117B47"/>
    <w:rsid w:val="001204E2"/>
    <w:rsid w:val="00120BD7"/>
    <w:rsid w:val="00120D5D"/>
    <w:rsid w:val="00120DD4"/>
    <w:rsid w:val="001214DB"/>
    <w:rsid w:val="001222C6"/>
    <w:rsid w:val="00123307"/>
    <w:rsid w:val="0012365D"/>
    <w:rsid w:val="001236C8"/>
    <w:rsid w:val="00123DDB"/>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48B3"/>
    <w:rsid w:val="001358D7"/>
    <w:rsid w:val="00135A16"/>
    <w:rsid w:val="001362D1"/>
    <w:rsid w:val="001366E6"/>
    <w:rsid w:val="0013764E"/>
    <w:rsid w:val="00140180"/>
    <w:rsid w:val="001410B5"/>
    <w:rsid w:val="001411FB"/>
    <w:rsid w:val="0014138C"/>
    <w:rsid w:val="00141917"/>
    <w:rsid w:val="00141E2E"/>
    <w:rsid w:val="001426BE"/>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30CC"/>
    <w:rsid w:val="00154008"/>
    <w:rsid w:val="001541FC"/>
    <w:rsid w:val="0015442C"/>
    <w:rsid w:val="00154B45"/>
    <w:rsid w:val="00154B4F"/>
    <w:rsid w:val="00154D26"/>
    <w:rsid w:val="00154D48"/>
    <w:rsid w:val="001551FE"/>
    <w:rsid w:val="00155393"/>
    <w:rsid w:val="00155AED"/>
    <w:rsid w:val="001564A2"/>
    <w:rsid w:val="00156C84"/>
    <w:rsid w:val="00156E08"/>
    <w:rsid w:val="001571B8"/>
    <w:rsid w:val="00157A5E"/>
    <w:rsid w:val="00157A84"/>
    <w:rsid w:val="00157D9E"/>
    <w:rsid w:val="00160B92"/>
    <w:rsid w:val="001612F4"/>
    <w:rsid w:val="0016156E"/>
    <w:rsid w:val="00161632"/>
    <w:rsid w:val="001619BF"/>
    <w:rsid w:val="00162214"/>
    <w:rsid w:val="001624F3"/>
    <w:rsid w:val="00162B71"/>
    <w:rsid w:val="00162D29"/>
    <w:rsid w:val="001632BE"/>
    <w:rsid w:val="001633C7"/>
    <w:rsid w:val="00163502"/>
    <w:rsid w:val="00163E2A"/>
    <w:rsid w:val="0016402C"/>
    <w:rsid w:val="00164165"/>
    <w:rsid w:val="00164220"/>
    <w:rsid w:val="0016471D"/>
    <w:rsid w:val="00164820"/>
    <w:rsid w:val="0016485C"/>
    <w:rsid w:val="00164885"/>
    <w:rsid w:val="00165518"/>
    <w:rsid w:val="0016554B"/>
    <w:rsid w:val="00165F54"/>
    <w:rsid w:val="001661FA"/>
    <w:rsid w:val="00166214"/>
    <w:rsid w:val="001664B7"/>
    <w:rsid w:val="00166526"/>
    <w:rsid w:val="00166963"/>
    <w:rsid w:val="00166B75"/>
    <w:rsid w:val="00166FB6"/>
    <w:rsid w:val="001673E1"/>
    <w:rsid w:val="0016755E"/>
    <w:rsid w:val="00170350"/>
    <w:rsid w:val="0017058A"/>
    <w:rsid w:val="001716FD"/>
    <w:rsid w:val="00171AD5"/>
    <w:rsid w:val="00172166"/>
    <w:rsid w:val="001721E0"/>
    <w:rsid w:val="00172364"/>
    <w:rsid w:val="00172411"/>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2F34"/>
    <w:rsid w:val="001831EB"/>
    <w:rsid w:val="0018388E"/>
    <w:rsid w:val="00183A5A"/>
    <w:rsid w:val="00183E09"/>
    <w:rsid w:val="00183E0A"/>
    <w:rsid w:val="00184D1E"/>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9A0"/>
    <w:rsid w:val="001A3B63"/>
    <w:rsid w:val="001A3E22"/>
    <w:rsid w:val="001A41C9"/>
    <w:rsid w:val="001A429B"/>
    <w:rsid w:val="001A441C"/>
    <w:rsid w:val="001A4575"/>
    <w:rsid w:val="001A4912"/>
    <w:rsid w:val="001A4A80"/>
    <w:rsid w:val="001A4F5D"/>
    <w:rsid w:val="001A5157"/>
    <w:rsid w:val="001A56D5"/>
    <w:rsid w:val="001A611E"/>
    <w:rsid w:val="001A62E6"/>
    <w:rsid w:val="001A686F"/>
    <w:rsid w:val="001A7018"/>
    <w:rsid w:val="001A7055"/>
    <w:rsid w:val="001A71BF"/>
    <w:rsid w:val="001A7A35"/>
    <w:rsid w:val="001B03BD"/>
    <w:rsid w:val="001B04D7"/>
    <w:rsid w:val="001B0550"/>
    <w:rsid w:val="001B0589"/>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C0167"/>
    <w:rsid w:val="001C0467"/>
    <w:rsid w:val="001C10A1"/>
    <w:rsid w:val="001C1459"/>
    <w:rsid w:val="001C1766"/>
    <w:rsid w:val="001C17E9"/>
    <w:rsid w:val="001C1886"/>
    <w:rsid w:val="001C2069"/>
    <w:rsid w:val="001C29DB"/>
    <w:rsid w:val="001C2F15"/>
    <w:rsid w:val="001C3B6C"/>
    <w:rsid w:val="001C461B"/>
    <w:rsid w:val="001C67C8"/>
    <w:rsid w:val="001C6C03"/>
    <w:rsid w:val="001C6E87"/>
    <w:rsid w:val="001C6F2D"/>
    <w:rsid w:val="001C6F8E"/>
    <w:rsid w:val="001C74EA"/>
    <w:rsid w:val="001C7988"/>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B96"/>
    <w:rsid w:val="001D3BDB"/>
    <w:rsid w:val="001D3C96"/>
    <w:rsid w:val="001D4638"/>
    <w:rsid w:val="001D4A19"/>
    <w:rsid w:val="001D4A91"/>
    <w:rsid w:val="001D58ED"/>
    <w:rsid w:val="001D6825"/>
    <w:rsid w:val="001D68D2"/>
    <w:rsid w:val="001D71AF"/>
    <w:rsid w:val="001D76F1"/>
    <w:rsid w:val="001D7A4A"/>
    <w:rsid w:val="001D7E7F"/>
    <w:rsid w:val="001E08B8"/>
    <w:rsid w:val="001E0F6D"/>
    <w:rsid w:val="001E12D3"/>
    <w:rsid w:val="001E25E7"/>
    <w:rsid w:val="001E2A7E"/>
    <w:rsid w:val="001E2AD0"/>
    <w:rsid w:val="001E2D78"/>
    <w:rsid w:val="001E2D9C"/>
    <w:rsid w:val="001E3995"/>
    <w:rsid w:val="001E3A7E"/>
    <w:rsid w:val="001E3BE7"/>
    <w:rsid w:val="001E3C72"/>
    <w:rsid w:val="001E3CA2"/>
    <w:rsid w:val="001E4829"/>
    <w:rsid w:val="001E4879"/>
    <w:rsid w:val="001E52FB"/>
    <w:rsid w:val="001E5ABE"/>
    <w:rsid w:val="001E5F13"/>
    <w:rsid w:val="001E6182"/>
    <w:rsid w:val="001E61C5"/>
    <w:rsid w:val="001E66EF"/>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3013"/>
    <w:rsid w:val="00213116"/>
    <w:rsid w:val="00213496"/>
    <w:rsid w:val="002135B9"/>
    <w:rsid w:val="00213DB6"/>
    <w:rsid w:val="002141E9"/>
    <w:rsid w:val="00214775"/>
    <w:rsid w:val="002151AA"/>
    <w:rsid w:val="00215357"/>
    <w:rsid w:val="00215C44"/>
    <w:rsid w:val="00215F94"/>
    <w:rsid w:val="0021652F"/>
    <w:rsid w:val="002165E1"/>
    <w:rsid w:val="002165FA"/>
    <w:rsid w:val="00216F25"/>
    <w:rsid w:val="00217275"/>
    <w:rsid w:val="0021775F"/>
    <w:rsid w:val="00217C1C"/>
    <w:rsid w:val="00217C79"/>
    <w:rsid w:val="00217D29"/>
    <w:rsid w:val="00217DA9"/>
    <w:rsid w:val="00217E53"/>
    <w:rsid w:val="002216FB"/>
    <w:rsid w:val="002219CE"/>
    <w:rsid w:val="00221B2A"/>
    <w:rsid w:val="00221BE2"/>
    <w:rsid w:val="002224F8"/>
    <w:rsid w:val="00222750"/>
    <w:rsid w:val="002228DE"/>
    <w:rsid w:val="00222A8A"/>
    <w:rsid w:val="002238EF"/>
    <w:rsid w:val="00223A95"/>
    <w:rsid w:val="002244C0"/>
    <w:rsid w:val="00225432"/>
    <w:rsid w:val="002262CF"/>
    <w:rsid w:val="00226411"/>
    <w:rsid w:val="00226C29"/>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323F"/>
    <w:rsid w:val="00233341"/>
    <w:rsid w:val="002339CA"/>
    <w:rsid w:val="00233D8D"/>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CC"/>
    <w:rsid w:val="0025373E"/>
    <w:rsid w:val="00253954"/>
    <w:rsid w:val="00254536"/>
    <w:rsid w:val="00254E1D"/>
    <w:rsid w:val="0025622F"/>
    <w:rsid w:val="00256399"/>
    <w:rsid w:val="00257A8D"/>
    <w:rsid w:val="00257C61"/>
    <w:rsid w:val="00257E08"/>
    <w:rsid w:val="00257E4F"/>
    <w:rsid w:val="00260F8F"/>
    <w:rsid w:val="002610A3"/>
    <w:rsid w:val="002616C4"/>
    <w:rsid w:val="00261A5B"/>
    <w:rsid w:val="00262149"/>
    <w:rsid w:val="00262830"/>
    <w:rsid w:val="00262A0B"/>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E33"/>
    <w:rsid w:val="00274213"/>
    <w:rsid w:val="002742A9"/>
    <w:rsid w:val="00274A95"/>
    <w:rsid w:val="00274AC6"/>
    <w:rsid w:val="00274E59"/>
    <w:rsid w:val="00274FBA"/>
    <w:rsid w:val="0027510B"/>
    <w:rsid w:val="00275545"/>
    <w:rsid w:val="002758C2"/>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2EFB"/>
    <w:rsid w:val="0028378F"/>
    <w:rsid w:val="00283FE8"/>
    <w:rsid w:val="002840DA"/>
    <w:rsid w:val="002847BF"/>
    <w:rsid w:val="00284AE3"/>
    <w:rsid w:val="00284D52"/>
    <w:rsid w:val="00284ECD"/>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BA4"/>
    <w:rsid w:val="00292E99"/>
    <w:rsid w:val="002930A9"/>
    <w:rsid w:val="00293856"/>
    <w:rsid w:val="00293CF5"/>
    <w:rsid w:val="0029425B"/>
    <w:rsid w:val="002948C2"/>
    <w:rsid w:val="002949C7"/>
    <w:rsid w:val="00294CBF"/>
    <w:rsid w:val="00294EA3"/>
    <w:rsid w:val="00294F9C"/>
    <w:rsid w:val="00295CF5"/>
    <w:rsid w:val="00295D49"/>
    <w:rsid w:val="00296C9C"/>
    <w:rsid w:val="00297527"/>
    <w:rsid w:val="00297E1E"/>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0F4"/>
    <w:rsid w:val="002A42A6"/>
    <w:rsid w:val="002A4302"/>
    <w:rsid w:val="002A46DE"/>
    <w:rsid w:val="002A4772"/>
    <w:rsid w:val="002A4C4C"/>
    <w:rsid w:val="002A4C53"/>
    <w:rsid w:val="002A4D14"/>
    <w:rsid w:val="002A4FC5"/>
    <w:rsid w:val="002A5167"/>
    <w:rsid w:val="002A5306"/>
    <w:rsid w:val="002A5B49"/>
    <w:rsid w:val="002A6458"/>
    <w:rsid w:val="002A7CE6"/>
    <w:rsid w:val="002B0165"/>
    <w:rsid w:val="002B0FCB"/>
    <w:rsid w:val="002B167E"/>
    <w:rsid w:val="002B18F5"/>
    <w:rsid w:val="002B1B5F"/>
    <w:rsid w:val="002B1D55"/>
    <w:rsid w:val="002B2121"/>
    <w:rsid w:val="002B2C07"/>
    <w:rsid w:val="002B324A"/>
    <w:rsid w:val="002B3BF4"/>
    <w:rsid w:val="002B4498"/>
    <w:rsid w:val="002B4951"/>
    <w:rsid w:val="002B518E"/>
    <w:rsid w:val="002B5955"/>
    <w:rsid w:val="002B5DD4"/>
    <w:rsid w:val="002B6807"/>
    <w:rsid w:val="002B6C01"/>
    <w:rsid w:val="002B7286"/>
    <w:rsid w:val="002C0380"/>
    <w:rsid w:val="002C0F64"/>
    <w:rsid w:val="002C163D"/>
    <w:rsid w:val="002C1FEB"/>
    <w:rsid w:val="002C2057"/>
    <w:rsid w:val="002C214A"/>
    <w:rsid w:val="002C2647"/>
    <w:rsid w:val="002C271B"/>
    <w:rsid w:val="002C2B9E"/>
    <w:rsid w:val="002C2E3B"/>
    <w:rsid w:val="002C3DD3"/>
    <w:rsid w:val="002C3E46"/>
    <w:rsid w:val="002C3F69"/>
    <w:rsid w:val="002C42E1"/>
    <w:rsid w:val="002C444D"/>
    <w:rsid w:val="002C485D"/>
    <w:rsid w:val="002C4DDB"/>
    <w:rsid w:val="002C5749"/>
    <w:rsid w:val="002C5A5A"/>
    <w:rsid w:val="002C5C0A"/>
    <w:rsid w:val="002C5F96"/>
    <w:rsid w:val="002C6F1F"/>
    <w:rsid w:val="002C75D1"/>
    <w:rsid w:val="002C7737"/>
    <w:rsid w:val="002C7E41"/>
    <w:rsid w:val="002D03C7"/>
    <w:rsid w:val="002D03FF"/>
    <w:rsid w:val="002D103E"/>
    <w:rsid w:val="002D11B4"/>
    <w:rsid w:val="002D12DB"/>
    <w:rsid w:val="002D157E"/>
    <w:rsid w:val="002D15A8"/>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29D"/>
    <w:rsid w:val="002E28C1"/>
    <w:rsid w:val="002E2A36"/>
    <w:rsid w:val="002E31B1"/>
    <w:rsid w:val="002E3489"/>
    <w:rsid w:val="002E3C8F"/>
    <w:rsid w:val="002E4074"/>
    <w:rsid w:val="002E5033"/>
    <w:rsid w:val="002E5248"/>
    <w:rsid w:val="002E552F"/>
    <w:rsid w:val="002E61FC"/>
    <w:rsid w:val="002E678D"/>
    <w:rsid w:val="002E6A4F"/>
    <w:rsid w:val="002E6F6C"/>
    <w:rsid w:val="002E6FC5"/>
    <w:rsid w:val="002E767A"/>
    <w:rsid w:val="002E7697"/>
    <w:rsid w:val="002E76AC"/>
    <w:rsid w:val="002F0090"/>
    <w:rsid w:val="002F05DD"/>
    <w:rsid w:val="002F0AA1"/>
    <w:rsid w:val="002F0F52"/>
    <w:rsid w:val="002F122E"/>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68ED"/>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5F8D"/>
    <w:rsid w:val="003060FC"/>
    <w:rsid w:val="00306C67"/>
    <w:rsid w:val="00307906"/>
    <w:rsid w:val="0030792D"/>
    <w:rsid w:val="003103E0"/>
    <w:rsid w:val="003105AE"/>
    <w:rsid w:val="00310821"/>
    <w:rsid w:val="003111A5"/>
    <w:rsid w:val="00311256"/>
    <w:rsid w:val="003117E2"/>
    <w:rsid w:val="00311B22"/>
    <w:rsid w:val="00312399"/>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1767D"/>
    <w:rsid w:val="00320134"/>
    <w:rsid w:val="003205CD"/>
    <w:rsid w:val="00321AC0"/>
    <w:rsid w:val="00321BBE"/>
    <w:rsid w:val="00321DDE"/>
    <w:rsid w:val="003221B7"/>
    <w:rsid w:val="003221DB"/>
    <w:rsid w:val="0032257E"/>
    <w:rsid w:val="0032259D"/>
    <w:rsid w:val="003241C4"/>
    <w:rsid w:val="003243D4"/>
    <w:rsid w:val="0032462B"/>
    <w:rsid w:val="00324B1D"/>
    <w:rsid w:val="00324C82"/>
    <w:rsid w:val="00325033"/>
    <w:rsid w:val="00325347"/>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C2D"/>
    <w:rsid w:val="003351B5"/>
    <w:rsid w:val="00335223"/>
    <w:rsid w:val="0033528D"/>
    <w:rsid w:val="003358C7"/>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681E"/>
    <w:rsid w:val="00347410"/>
    <w:rsid w:val="00347B6A"/>
    <w:rsid w:val="00347E3B"/>
    <w:rsid w:val="00350D77"/>
    <w:rsid w:val="00351517"/>
    <w:rsid w:val="00351A9D"/>
    <w:rsid w:val="00351C51"/>
    <w:rsid w:val="00352AD9"/>
    <w:rsid w:val="00352E0A"/>
    <w:rsid w:val="00352ECA"/>
    <w:rsid w:val="00353216"/>
    <w:rsid w:val="0035368D"/>
    <w:rsid w:val="003539E5"/>
    <w:rsid w:val="00354059"/>
    <w:rsid w:val="003547B1"/>
    <w:rsid w:val="00354B48"/>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534"/>
    <w:rsid w:val="0037356D"/>
    <w:rsid w:val="003737BA"/>
    <w:rsid w:val="00374ADF"/>
    <w:rsid w:val="00374B50"/>
    <w:rsid w:val="00374B78"/>
    <w:rsid w:val="00374FC0"/>
    <w:rsid w:val="003751C8"/>
    <w:rsid w:val="0037533A"/>
    <w:rsid w:val="003755AB"/>
    <w:rsid w:val="003757C8"/>
    <w:rsid w:val="0037589D"/>
    <w:rsid w:val="00375E76"/>
    <w:rsid w:val="003760AD"/>
    <w:rsid w:val="00376834"/>
    <w:rsid w:val="00376FB7"/>
    <w:rsid w:val="00377E4B"/>
    <w:rsid w:val="00380201"/>
    <w:rsid w:val="003808FA"/>
    <w:rsid w:val="0038114E"/>
    <w:rsid w:val="003812F2"/>
    <w:rsid w:val="003814EB"/>
    <w:rsid w:val="00382585"/>
    <w:rsid w:val="00383970"/>
    <w:rsid w:val="00383E88"/>
    <w:rsid w:val="003842DD"/>
    <w:rsid w:val="0038449E"/>
    <w:rsid w:val="003852A3"/>
    <w:rsid w:val="00385A6C"/>
    <w:rsid w:val="00385FEA"/>
    <w:rsid w:val="0038616A"/>
    <w:rsid w:val="00386639"/>
    <w:rsid w:val="00386C0B"/>
    <w:rsid w:val="00386FE0"/>
    <w:rsid w:val="003879A5"/>
    <w:rsid w:val="00387A80"/>
    <w:rsid w:val="00390BC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980"/>
    <w:rsid w:val="003A21AB"/>
    <w:rsid w:val="003A2A3B"/>
    <w:rsid w:val="003A2E17"/>
    <w:rsid w:val="003A3843"/>
    <w:rsid w:val="003A3AA3"/>
    <w:rsid w:val="003A3ED9"/>
    <w:rsid w:val="003A4293"/>
    <w:rsid w:val="003A43A8"/>
    <w:rsid w:val="003A45ED"/>
    <w:rsid w:val="003A48EC"/>
    <w:rsid w:val="003A4C7D"/>
    <w:rsid w:val="003A626A"/>
    <w:rsid w:val="003A62E7"/>
    <w:rsid w:val="003A6481"/>
    <w:rsid w:val="003A6864"/>
    <w:rsid w:val="003A73A7"/>
    <w:rsid w:val="003A75DB"/>
    <w:rsid w:val="003A7FF6"/>
    <w:rsid w:val="003B029C"/>
    <w:rsid w:val="003B030C"/>
    <w:rsid w:val="003B07BD"/>
    <w:rsid w:val="003B0C33"/>
    <w:rsid w:val="003B0CA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C0"/>
    <w:rsid w:val="003C07FF"/>
    <w:rsid w:val="003C0BDA"/>
    <w:rsid w:val="003C0D05"/>
    <w:rsid w:val="003C1D9E"/>
    <w:rsid w:val="003C2095"/>
    <w:rsid w:val="003C284B"/>
    <w:rsid w:val="003C2979"/>
    <w:rsid w:val="003C2C26"/>
    <w:rsid w:val="003C3A1C"/>
    <w:rsid w:val="003C4462"/>
    <w:rsid w:val="003C4CCE"/>
    <w:rsid w:val="003C56DD"/>
    <w:rsid w:val="003C588D"/>
    <w:rsid w:val="003C5AAF"/>
    <w:rsid w:val="003C5FD5"/>
    <w:rsid w:val="003C6746"/>
    <w:rsid w:val="003C6B87"/>
    <w:rsid w:val="003C711B"/>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636E"/>
    <w:rsid w:val="003D6763"/>
    <w:rsid w:val="003D6C77"/>
    <w:rsid w:val="003D6CE3"/>
    <w:rsid w:val="003D6F6D"/>
    <w:rsid w:val="003D6F70"/>
    <w:rsid w:val="003D78D0"/>
    <w:rsid w:val="003D78E3"/>
    <w:rsid w:val="003E020B"/>
    <w:rsid w:val="003E0814"/>
    <w:rsid w:val="003E0B97"/>
    <w:rsid w:val="003E1418"/>
    <w:rsid w:val="003E1787"/>
    <w:rsid w:val="003E1B97"/>
    <w:rsid w:val="003E291F"/>
    <w:rsid w:val="003E2CAA"/>
    <w:rsid w:val="003E3019"/>
    <w:rsid w:val="003E37E9"/>
    <w:rsid w:val="003E3979"/>
    <w:rsid w:val="003E3D16"/>
    <w:rsid w:val="003E4793"/>
    <w:rsid w:val="003E4827"/>
    <w:rsid w:val="003E4DDA"/>
    <w:rsid w:val="003E507C"/>
    <w:rsid w:val="003E52D6"/>
    <w:rsid w:val="003E656F"/>
    <w:rsid w:val="003E78E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5B74"/>
    <w:rsid w:val="00416358"/>
    <w:rsid w:val="00416A10"/>
    <w:rsid w:val="00416CA1"/>
    <w:rsid w:val="00417540"/>
    <w:rsid w:val="00417768"/>
    <w:rsid w:val="00417C5F"/>
    <w:rsid w:val="004200A4"/>
    <w:rsid w:val="00420466"/>
    <w:rsid w:val="00420531"/>
    <w:rsid w:val="004205C7"/>
    <w:rsid w:val="00420BDF"/>
    <w:rsid w:val="00420D7D"/>
    <w:rsid w:val="004213A7"/>
    <w:rsid w:val="00421772"/>
    <w:rsid w:val="00422062"/>
    <w:rsid w:val="004221E5"/>
    <w:rsid w:val="00422323"/>
    <w:rsid w:val="004226EA"/>
    <w:rsid w:val="00422714"/>
    <w:rsid w:val="00422DFD"/>
    <w:rsid w:val="004237F6"/>
    <w:rsid w:val="00423B76"/>
    <w:rsid w:val="00423E8D"/>
    <w:rsid w:val="004242BA"/>
    <w:rsid w:val="00424395"/>
    <w:rsid w:val="00424B95"/>
    <w:rsid w:val="00424C12"/>
    <w:rsid w:val="00425032"/>
    <w:rsid w:val="00425100"/>
    <w:rsid w:val="004251F3"/>
    <w:rsid w:val="00425435"/>
    <w:rsid w:val="00425986"/>
    <w:rsid w:val="00425C4A"/>
    <w:rsid w:val="00425E20"/>
    <w:rsid w:val="004261DE"/>
    <w:rsid w:val="00426261"/>
    <w:rsid w:val="00426D51"/>
    <w:rsid w:val="00427480"/>
    <w:rsid w:val="00427869"/>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F26"/>
    <w:rsid w:val="004404A5"/>
    <w:rsid w:val="00440BBB"/>
    <w:rsid w:val="004413DB"/>
    <w:rsid w:val="0044204C"/>
    <w:rsid w:val="0044234F"/>
    <w:rsid w:val="00442749"/>
    <w:rsid w:val="00442A6A"/>
    <w:rsid w:val="0044390A"/>
    <w:rsid w:val="0044395C"/>
    <w:rsid w:val="00443EBC"/>
    <w:rsid w:val="00444490"/>
    <w:rsid w:val="00444696"/>
    <w:rsid w:val="004449D5"/>
    <w:rsid w:val="00445473"/>
    <w:rsid w:val="004454EF"/>
    <w:rsid w:val="00445699"/>
    <w:rsid w:val="00445E45"/>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7D5"/>
    <w:rsid w:val="004757DC"/>
    <w:rsid w:val="00475AEA"/>
    <w:rsid w:val="00475C94"/>
    <w:rsid w:val="004762EB"/>
    <w:rsid w:val="004768BE"/>
    <w:rsid w:val="00476974"/>
    <w:rsid w:val="00476A42"/>
    <w:rsid w:val="00476B05"/>
    <w:rsid w:val="00476C11"/>
    <w:rsid w:val="004773C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87A06"/>
    <w:rsid w:val="0049024D"/>
    <w:rsid w:val="00491196"/>
    <w:rsid w:val="00491440"/>
    <w:rsid w:val="004921BB"/>
    <w:rsid w:val="00492EED"/>
    <w:rsid w:val="0049397C"/>
    <w:rsid w:val="00493DA1"/>
    <w:rsid w:val="00494121"/>
    <w:rsid w:val="004941DD"/>
    <w:rsid w:val="00494763"/>
    <w:rsid w:val="00494ABC"/>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A2D"/>
    <w:rsid w:val="004A2E0D"/>
    <w:rsid w:val="004A2E8F"/>
    <w:rsid w:val="004A345C"/>
    <w:rsid w:val="004A34D8"/>
    <w:rsid w:val="004A364F"/>
    <w:rsid w:val="004A3B70"/>
    <w:rsid w:val="004A3CF3"/>
    <w:rsid w:val="004A4291"/>
    <w:rsid w:val="004A4B1E"/>
    <w:rsid w:val="004A4DE3"/>
    <w:rsid w:val="004A5022"/>
    <w:rsid w:val="004A537D"/>
    <w:rsid w:val="004A56E8"/>
    <w:rsid w:val="004A5754"/>
    <w:rsid w:val="004A58D2"/>
    <w:rsid w:val="004A65F8"/>
    <w:rsid w:val="004A6B9C"/>
    <w:rsid w:val="004A73D0"/>
    <w:rsid w:val="004A7FAE"/>
    <w:rsid w:val="004B0861"/>
    <w:rsid w:val="004B0D84"/>
    <w:rsid w:val="004B108F"/>
    <w:rsid w:val="004B1ECE"/>
    <w:rsid w:val="004B2867"/>
    <w:rsid w:val="004B4225"/>
    <w:rsid w:val="004B4393"/>
    <w:rsid w:val="004B4428"/>
    <w:rsid w:val="004B4489"/>
    <w:rsid w:val="004B4577"/>
    <w:rsid w:val="004B46C6"/>
    <w:rsid w:val="004B4F7C"/>
    <w:rsid w:val="004B628D"/>
    <w:rsid w:val="004B67F0"/>
    <w:rsid w:val="004B6B4C"/>
    <w:rsid w:val="004B6B81"/>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6F"/>
    <w:rsid w:val="004C3145"/>
    <w:rsid w:val="004C33F0"/>
    <w:rsid w:val="004C365D"/>
    <w:rsid w:val="004C36C8"/>
    <w:rsid w:val="004C3EA0"/>
    <w:rsid w:val="004C42EF"/>
    <w:rsid w:val="004C4A6C"/>
    <w:rsid w:val="004C4CE9"/>
    <w:rsid w:val="004C5144"/>
    <w:rsid w:val="004C5E9E"/>
    <w:rsid w:val="004C5FB9"/>
    <w:rsid w:val="004C7200"/>
    <w:rsid w:val="004C7275"/>
    <w:rsid w:val="004C7C4C"/>
    <w:rsid w:val="004C7ECA"/>
    <w:rsid w:val="004D01E1"/>
    <w:rsid w:val="004D0246"/>
    <w:rsid w:val="004D03FD"/>
    <w:rsid w:val="004D0872"/>
    <w:rsid w:val="004D1013"/>
    <w:rsid w:val="004D13FA"/>
    <w:rsid w:val="004D1425"/>
    <w:rsid w:val="004D1483"/>
    <w:rsid w:val="004D1F94"/>
    <w:rsid w:val="004D2E77"/>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3030"/>
    <w:rsid w:val="004E309C"/>
    <w:rsid w:val="004E3587"/>
    <w:rsid w:val="004E3F0D"/>
    <w:rsid w:val="004E3F8D"/>
    <w:rsid w:val="004E41B4"/>
    <w:rsid w:val="004E4CD3"/>
    <w:rsid w:val="004E5527"/>
    <w:rsid w:val="004E5A4B"/>
    <w:rsid w:val="004E5C34"/>
    <w:rsid w:val="004E6108"/>
    <w:rsid w:val="004E62E4"/>
    <w:rsid w:val="004E62FB"/>
    <w:rsid w:val="004E6B86"/>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157D"/>
    <w:rsid w:val="0050182D"/>
    <w:rsid w:val="00501BBE"/>
    <w:rsid w:val="00501C1C"/>
    <w:rsid w:val="005020EF"/>
    <w:rsid w:val="005025F2"/>
    <w:rsid w:val="00503FE3"/>
    <w:rsid w:val="005042AC"/>
    <w:rsid w:val="00504711"/>
    <w:rsid w:val="00504730"/>
    <w:rsid w:val="00504799"/>
    <w:rsid w:val="00504E84"/>
    <w:rsid w:val="0050575F"/>
    <w:rsid w:val="00505959"/>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6250"/>
    <w:rsid w:val="00536589"/>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2812"/>
    <w:rsid w:val="00552958"/>
    <w:rsid w:val="00552D28"/>
    <w:rsid w:val="0055323E"/>
    <w:rsid w:val="00553A76"/>
    <w:rsid w:val="00553BC6"/>
    <w:rsid w:val="00553FF8"/>
    <w:rsid w:val="00554C71"/>
    <w:rsid w:val="00554EC3"/>
    <w:rsid w:val="00555F5C"/>
    <w:rsid w:val="005564FE"/>
    <w:rsid w:val="00556883"/>
    <w:rsid w:val="00556E3C"/>
    <w:rsid w:val="00557093"/>
    <w:rsid w:val="00557169"/>
    <w:rsid w:val="00557414"/>
    <w:rsid w:val="00557ADF"/>
    <w:rsid w:val="00557B74"/>
    <w:rsid w:val="00557B88"/>
    <w:rsid w:val="00560495"/>
    <w:rsid w:val="00560F56"/>
    <w:rsid w:val="0056106E"/>
    <w:rsid w:val="00561201"/>
    <w:rsid w:val="005615A2"/>
    <w:rsid w:val="005617FF"/>
    <w:rsid w:val="005618BB"/>
    <w:rsid w:val="00561E4B"/>
    <w:rsid w:val="005621F0"/>
    <w:rsid w:val="0056296A"/>
    <w:rsid w:val="00563221"/>
    <w:rsid w:val="00563B01"/>
    <w:rsid w:val="00563F67"/>
    <w:rsid w:val="00563FA2"/>
    <w:rsid w:val="00564908"/>
    <w:rsid w:val="0056496B"/>
    <w:rsid w:val="0056497D"/>
    <w:rsid w:val="00564C1C"/>
    <w:rsid w:val="00565145"/>
    <w:rsid w:val="0056560E"/>
    <w:rsid w:val="00565E5D"/>
    <w:rsid w:val="00566A1C"/>
    <w:rsid w:val="005679E0"/>
    <w:rsid w:val="00567DCB"/>
    <w:rsid w:val="00567EBD"/>
    <w:rsid w:val="005700FE"/>
    <w:rsid w:val="00570418"/>
    <w:rsid w:val="005704EF"/>
    <w:rsid w:val="0057059D"/>
    <w:rsid w:val="0057089B"/>
    <w:rsid w:val="00570B41"/>
    <w:rsid w:val="005720BD"/>
    <w:rsid w:val="00572390"/>
    <w:rsid w:val="0057273B"/>
    <w:rsid w:val="00572D27"/>
    <w:rsid w:val="005730C7"/>
    <w:rsid w:val="0057399D"/>
    <w:rsid w:val="005739D5"/>
    <w:rsid w:val="00573B7F"/>
    <w:rsid w:val="00573EB1"/>
    <w:rsid w:val="00574178"/>
    <w:rsid w:val="00574956"/>
    <w:rsid w:val="00574C40"/>
    <w:rsid w:val="0057501C"/>
    <w:rsid w:val="0057503F"/>
    <w:rsid w:val="00575392"/>
    <w:rsid w:val="00575771"/>
    <w:rsid w:val="00575B14"/>
    <w:rsid w:val="00576136"/>
    <w:rsid w:val="00577B19"/>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B33"/>
    <w:rsid w:val="00586D5B"/>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3F40"/>
    <w:rsid w:val="00594500"/>
    <w:rsid w:val="0059474E"/>
    <w:rsid w:val="00594EC8"/>
    <w:rsid w:val="0059517E"/>
    <w:rsid w:val="00595331"/>
    <w:rsid w:val="00595F3F"/>
    <w:rsid w:val="00596365"/>
    <w:rsid w:val="005966E2"/>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EDB"/>
    <w:rsid w:val="005A5080"/>
    <w:rsid w:val="005A58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8FD"/>
    <w:rsid w:val="005C5D4E"/>
    <w:rsid w:val="005C6160"/>
    <w:rsid w:val="005C63E4"/>
    <w:rsid w:val="005C6802"/>
    <w:rsid w:val="005C6911"/>
    <w:rsid w:val="005C6B6F"/>
    <w:rsid w:val="005C7113"/>
    <w:rsid w:val="005C76D1"/>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511"/>
    <w:rsid w:val="005D67A2"/>
    <w:rsid w:val="005D6BC7"/>
    <w:rsid w:val="005D6D0E"/>
    <w:rsid w:val="005D6F33"/>
    <w:rsid w:val="005D6FFD"/>
    <w:rsid w:val="005D7771"/>
    <w:rsid w:val="005D7BD2"/>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741"/>
    <w:rsid w:val="005E5A4A"/>
    <w:rsid w:val="005E5BF2"/>
    <w:rsid w:val="005E5C03"/>
    <w:rsid w:val="005E73D7"/>
    <w:rsid w:val="005E7F23"/>
    <w:rsid w:val="005F0348"/>
    <w:rsid w:val="005F08EE"/>
    <w:rsid w:val="005F0C96"/>
    <w:rsid w:val="005F0FFC"/>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5B"/>
    <w:rsid w:val="0062389D"/>
    <w:rsid w:val="00624056"/>
    <w:rsid w:val="006240E4"/>
    <w:rsid w:val="0062497E"/>
    <w:rsid w:val="00624CA1"/>
    <w:rsid w:val="006251AF"/>
    <w:rsid w:val="00625495"/>
    <w:rsid w:val="00625ACC"/>
    <w:rsid w:val="00625BEF"/>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F72"/>
    <w:rsid w:val="006350F8"/>
    <w:rsid w:val="0063523D"/>
    <w:rsid w:val="00635F9D"/>
    <w:rsid w:val="00636055"/>
    <w:rsid w:val="00636498"/>
    <w:rsid w:val="00636831"/>
    <w:rsid w:val="006369B8"/>
    <w:rsid w:val="0063773C"/>
    <w:rsid w:val="00637818"/>
    <w:rsid w:val="00637CA8"/>
    <w:rsid w:val="00640E77"/>
    <w:rsid w:val="0064101F"/>
    <w:rsid w:val="006411C9"/>
    <w:rsid w:val="00641B07"/>
    <w:rsid w:val="00641F55"/>
    <w:rsid w:val="00642A7E"/>
    <w:rsid w:val="0064320E"/>
    <w:rsid w:val="00643339"/>
    <w:rsid w:val="006433D5"/>
    <w:rsid w:val="0064359D"/>
    <w:rsid w:val="00643A1E"/>
    <w:rsid w:val="00643AAE"/>
    <w:rsid w:val="0064456E"/>
    <w:rsid w:val="00644CE1"/>
    <w:rsid w:val="00644CEC"/>
    <w:rsid w:val="006451EC"/>
    <w:rsid w:val="006455D9"/>
    <w:rsid w:val="00645E9E"/>
    <w:rsid w:val="00647697"/>
    <w:rsid w:val="00650020"/>
    <w:rsid w:val="006502B4"/>
    <w:rsid w:val="0065033D"/>
    <w:rsid w:val="00650394"/>
    <w:rsid w:val="006505CF"/>
    <w:rsid w:val="00650AA2"/>
    <w:rsid w:val="00650B33"/>
    <w:rsid w:val="00651082"/>
    <w:rsid w:val="00651306"/>
    <w:rsid w:val="0065237E"/>
    <w:rsid w:val="006529AF"/>
    <w:rsid w:val="00652E97"/>
    <w:rsid w:val="00653194"/>
    <w:rsid w:val="00653732"/>
    <w:rsid w:val="006537DB"/>
    <w:rsid w:val="00653A5B"/>
    <w:rsid w:val="00653F15"/>
    <w:rsid w:val="0065407F"/>
    <w:rsid w:val="0065416F"/>
    <w:rsid w:val="006541EC"/>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6AE7"/>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A7"/>
    <w:rsid w:val="0067456F"/>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41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3133"/>
    <w:rsid w:val="006934EA"/>
    <w:rsid w:val="0069367F"/>
    <w:rsid w:val="00693683"/>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743"/>
    <w:rsid w:val="006A793C"/>
    <w:rsid w:val="006A7B99"/>
    <w:rsid w:val="006A7BD9"/>
    <w:rsid w:val="006A7C04"/>
    <w:rsid w:val="006B081F"/>
    <w:rsid w:val="006B0C3B"/>
    <w:rsid w:val="006B0D31"/>
    <w:rsid w:val="006B141D"/>
    <w:rsid w:val="006B158A"/>
    <w:rsid w:val="006B2153"/>
    <w:rsid w:val="006B215D"/>
    <w:rsid w:val="006B45C0"/>
    <w:rsid w:val="006B45DA"/>
    <w:rsid w:val="006B4A6D"/>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63F"/>
    <w:rsid w:val="006C2E71"/>
    <w:rsid w:val="006C364D"/>
    <w:rsid w:val="006C3907"/>
    <w:rsid w:val="006C3D74"/>
    <w:rsid w:val="006C405E"/>
    <w:rsid w:val="006C49CD"/>
    <w:rsid w:val="006C4E0A"/>
    <w:rsid w:val="006C5E47"/>
    <w:rsid w:val="006C6245"/>
    <w:rsid w:val="006C638A"/>
    <w:rsid w:val="006C63A3"/>
    <w:rsid w:val="006C63AC"/>
    <w:rsid w:val="006C6527"/>
    <w:rsid w:val="006C66F4"/>
    <w:rsid w:val="006C6816"/>
    <w:rsid w:val="006C6D34"/>
    <w:rsid w:val="006C799F"/>
    <w:rsid w:val="006D03FE"/>
    <w:rsid w:val="006D0D43"/>
    <w:rsid w:val="006D1405"/>
    <w:rsid w:val="006D15D0"/>
    <w:rsid w:val="006D1667"/>
    <w:rsid w:val="006D18B6"/>
    <w:rsid w:val="006D195D"/>
    <w:rsid w:val="006D1EB5"/>
    <w:rsid w:val="006D1F68"/>
    <w:rsid w:val="006D2DE9"/>
    <w:rsid w:val="006D329E"/>
    <w:rsid w:val="006D43E3"/>
    <w:rsid w:val="006D455F"/>
    <w:rsid w:val="006D4664"/>
    <w:rsid w:val="006D4779"/>
    <w:rsid w:val="006D4897"/>
    <w:rsid w:val="006D48F4"/>
    <w:rsid w:val="006D4D35"/>
    <w:rsid w:val="006D501E"/>
    <w:rsid w:val="006D5451"/>
    <w:rsid w:val="006D5828"/>
    <w:rsid w:val="006D59A0"/>
    <w:rsid w:val="006D6464"/>
    <w:rsid w:val="006D6598"/>
    <w:rsid w:val="006D68B9"/>
    <w:rsid w:val="006D6F45"/>
    <w:rsid w:val="006D7056"/>
    <w:rsid w:val="006D7A09"/>
    <w:rsid w:val="006D7AD9"/>
    <w:rsid w:val="006D7D17"/>
    <w:rsid w:val="006D7E61"/>
    <w:rsid w:val="006E0203"/>
    <w:rsid w:val="006E045C"/>
    <w:rsid w:val="006E06A0"/>
    <w:rsid w:val="006E0835"/>
    <w:rsid w:val="006E08B2"/>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1CF"/>
    <w:rsid w:val="006F02DA"/>
    <w:rsid w:val="006F05D3"/>
    <w:rsid w:val="006F0799"/>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8E6"/>
    <w:rsid w:val="006F7D65"/>
    <w:rsid w:val="0070078A"/>
    <w:rsid w:val="007008E0"/>
    <w:rsid w:val="00700CC8"/>
    <w:rsid w:val="00700D89"/>
    <w:rsid w:val="007011F1"/>
    <w:rsid w:val="00701A42"/>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75DA"/>
    <w:rsid w:val="007201C9"/>
    <w:rsid w:val="00720FC6"/>
    <w:rsid w:val="00721877"/>
    <w:rsid w:val="007219BF"/>
    <w:rsid w:val="007223BE"/>
    <w:rsid w:val="007225AF"/>
    <w:rsid w:val="007227D7"/>
    <w:rsid w:val="007228CE"/>
    <w:rsid w:val="00723141"/>
    <w:rsid w:val="00723298"/>
    <w:rsid w:val="0072339D"/>
    <w:rsid w:val="00723460"/>
    <w:rsid w:val="0072427A"/>
    <w:rsid w:val="00724550"/>
    <w:rsid w:val="007245E7"/>
    <w:rsid w:val="00725496"/>
    <w:rsid w:val="00725613"/>
    <w:rsid w:val="007256C3"/>
    <w:rsid w:val="00725B9E"/>
    <w:rsid w:val="007260EC"/>
    <w:rsid w:val="00726213"/>
    <w:rsid w:val="007262DA"/>
    <w:rsid w:val="00726BBF"/>
    <w:rsid w:val="00726D1D"/>
    <w:rsid w:val="00727189"/>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6D4A"/>
    <w:rsid w:val="00737044"/>
    <w:rsid w:val="007375CA"/>
    <w:rsid w:val="00737A32"/>
    <w:rsid w:val="00737BEE"/>
    <w:rsid w:val="00740086"/>
    <w:rsid w:val="0074024D"/>
    <w:rsid w:val="007404EB"/>
    <w:rsid w:val="00740E5B"/>
    <w:rsid w:val="007417A5"/>
    <w:rsid w:val="007419E6"/>
    <w:rsid w:val="00741A4C"/>
    <w:rsid w:val="00742492"/>
    <w:rsid w:val="00742851"/>
    <w:rsid w:val="0074289C"/>
    <w:rsid w:val="00744047"/>
    <w:rsid w:val="007443C4"/>
    <w:rsid w:val="00744BA7"/>
    <w:rsid w:val="00744F2A"/>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544A"/>
    <w:rsid w:val="007759BD"/>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7CD"/>
    <w:rsid w:val="00786859"/>
    <w:rsid w:val="00786E91"/>
    <w:rsid w:val="007873AA"/>
    <w:rsid w:val="00787616"/>
    <w:rsid w:val="007876CF"/>
    <w:rsid w:val="00787A38"/>
    <w:rsid w:val="00787EB8"/>
    <w:rsid w:val="007903C3"/>
    <w:rsid w:val="007904CD"/>
    <w:rsid w:val="0079096A"/>
    <w:rsid w:val="00790981"/>
    <w:rsid w:val="00791DF7"/>
    <w:rsid w:val="00792FBC"/>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E5C"/>
    <w:rsid w:val="007A0F8B"/>
    <w:rsid w:val="007A12B9"/>
    <w:rsid w:val="007A1954"/>
    <w:rsid w:val="007A2A08"/>
    <w:rsid w:val="007A2B26"/>
    <w:rsid w:val="007A2DAB"/>
    <w:rsid w:val="007A2F7A"/>
    <w:rsid w:val="007A3069"/>
    <w:rsid w:val="007A35A5"/>
    <w:rsid w:val="007A35C4"/>
    <w:rsid w:val="007A3A80"/>
    <w:rsid w:val="007A3F45"/>
    <w:rsid w:val="007A46D5"/>
    <w:rsid w:val="007A4F40"/>
    <w:rsid w:val="007A5008"/>
    <w:rsid w:val="007A559B"/>
    <w:rsid w:val="007A5DE8"/>
    <w:rsid w:val="007A5F19"/>
    <w:rsid w:val="007A604F"/>
    <w:rsid w:val="007A6075"/>
    <w:rsid w:val="007A62E7"/>
    <w:rsid w:val="007A6AF3"/>
    <w:rsid w:val="007A6B97"/>
    <w:rsid w:val="007A6B98"/>
    <w:rsid w:val="007A6C50"/>
    <w:rsid w:val="007A718D"/>
    <w:rsid w:val="007A79F6"/>
    <w:rsid w:val="007B081A"/>
    <w:rsid w:val="007B087B"/>
    <w:rsid w:val="007B1E43"/>
    <w:rsid w:val="007B1ED2"/>
    <w:rsid w:val="007B2CA8"/>
    <w:rsid w:val="007B31D0"/>
    <w:rsid w:val="007B3771"/>
    <w:rsid w:val="007B3FA2"/>
    <w:rsid w:val="007B4805"/>
    <w:rsid w:val="007B4B8E"/>
    <w:rsid w:val="007B4BB0"/>
    <w:rsid w:val="007B4F79"/>
    <w:rsid w:val="007B525B"/>
    <w:rsid w:val="007B5623"/>
    <w:rsid w:val="007B5E78"/>
    <w:rsid w:val="007B7707"/>
    <w:rsid w:val="007B7D70"/>
    <w:rsid w:val="007B7FB6"/>
    <w:rsid w:val="007C0154"/>
    <w:rsid w:val="007C06D1"/>
    <w:rsid w:val="007C0B00"/>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12C"/>
    <w:rsid w:val="007C46B1"/>
    <w:rsid w:val="007C4A14"/>
    <w:rsid w:val="007C4BF5"/>
    <w:rsid w:val="007C5497"/>
    <w:rsid w:val="007C5860"/>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E03"/>
    <w:rsid w:val="007E101A"/>
    <w:rsid w:val="007E1BEC"/>
    <w:rsid w:val="007E1D34"/>
    <w:rsid w:val="007E1EA9"/>
    <w:rsid w:val="007E29BF"/>
    <w:rsid w:val="007E46CA"/>
    <w:rsid w:val="007E4B54"/>
    <w:rsid w:val="007E4D63"/>
    <w:rsid w:val="007E4EEA"/>
    <w:rsid w:val="007E6391"/>
    <w:rsid w:val="007E6A0B"/>
    <w:rsid w:val="007E6E2C"/>
    <w:rsid w:val="007E6F45"/>
    <w:rsid w:val="007F0A9A"/>
    <w:rsid w:val="007F0AFA"/>
    <w:rsid w:val="007F0E20"/>
    <w:rsid w:val="007F1493"/>
    <w:rsid w:val="007F1B43"/>
    <w:rsid w:val="007F1E61"/>
    <w:rsid w:val="007F226B"/>
    <w:rsid w:val="007F259D"/>
    <w:rsid w:val="007F2FA5"/>
    <w:rsid w:val="007F34E4"/>
    <w:rsid w:val="007F369F"/>
    <w:rsid w:val="007F36E9"/>
    <w:rsid w:val="007F3822"/>
    <w:rsid w:val="007F4051"/>
    <w:rsid w:val="007F4335"/>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3D7B"/>
    <w:rsid w:val="00814B5F"/>
    <w:rsid w:val="00814BC7"/>
    <w:rsid w:val="0081689A"/>
    <w:rsid w:val="00816FAC"/>
    <w:rsid w:val="00820137"/>
    <w:rsid w:val="00821078"/>
    <w:rsid w:val="008213B8"/>
    <w:rsid w:val="0082241E"/>
    <w:rsid w:val="008228D1"/>
    <w:rsid w:val="00822F9F"/>
    <w:rsid w:val="00823132"/>
    <w:rsid w:val="008231DA"/>
    <w:rsid w:val="00823B71"/>
    <w:rsid w:val="00823C24"/>
    <w:rsid w:val="0082416E"/>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EEC"/>
    <w:rsid w:val="008343DA"/>
    <w:rsid w:val="00834AE1"/>
    <w:rsid w:val="00835704"/>
    <w:rsid w:val="00835FCC"/>
    <w:rsid w:val="008365DB"/>
    <w:rsid w:val="00836839"/>
    <w:rsid w:val="00836B16"/>
    <w:rsid w:val="00836D94"/>
    <w:rsid w:val="00837046"/>
    <w:rsid w:val="008406FF"/>
    <w:rsid w:val="0084081F"/>
    <w:rsid w:val="00840F52"/>
    <w:rsid w:val="0084141F"/>
    <w:rsid w:val="00841A0D"/>
    <w:rsid w:val="00841A39"/>
    <w:rsid w:val="00841D0A"/>
    <w:rsid w:val="008420AB"/>
    <w:rsid w:val="008423ED"/>
    <w:rsid w:val="00842A98"/>
    <w:rsid w:val="00843F97"/>
    <w:rsid w:val="0084409E"/>
    <w:rsid w:val="008441CD"/>
    <w:rsid w:val="008443D4"/>
    <w:rsid w:val="00844DAB"/>
    <w:rsid w:val="00844E14"/>
    <w:rsid w:val="00845914"/>
    <w:rsid w:val="00845B37"/>
    <w:rsid w:val="00845D22"/>
    <w:rsid w:val="008461E6"/>
    <w:rsid w:val="008462B8"/>
    <w:rsid w:val="00846603"/>
    <w:rsid w:val="008468AD"/>
    <w:rsid w:val="00846D8B"/>
    <w:rsid w:val="00847028"/>
    <w:rsid w:val="008476E5"/>
    <w:rsid w:val="00847A52"/>
    <w:rsid w:val="00847A60"/>
    <w:rsid w:val="008500EF"/>
    <w:rsid w:val="0085064F"/>
    <w:rsid w:val="0085228F"/>
    <w:rsid w:val="0085236E"/>
    <w:rsid w:val="00853052"/>
    <w:rsid w:val="00853A32"/>
    <w:rsid w:val="008547A4"/>
    <w:rsid w:val="008549F3"/>
    <w:rsid w:val="00854B79"/>
    <w:rsid w:val="00854C37"/>
    <w:rsid w:val="00855E17"/>
    <w:rsid w:val="00856610"/>
    <w:rsid w:val="00856841"/>
    <w:rsid w:val="00856969"/>
    <w:rsid w:val="00856A15"/>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AC6"/>
    <w:rsid w:val="008632BF"/>
    <w:rsid w:val="0086446E"/>
    <w:rsid w:val="00864610"/>
    <w:rsid w:val="00864701"/>
    <w:rsid w:val="00864902"/>
    <w:rsid w:val="00864AD8"/>
    <w:rsid w:val="00865B89"/>
    <w:rsid w:val="00865DDF"/>
    <w:rsid w:val="0086615E"/>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97"/>
    <w:rsid w:val="00880CC2"/>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C09"/>
    <w:rsid w:val="00895DBC"/>
    <w:rsid w:val="00896059"/>
    <w:rsid w:val="00896139"/>
    <w:rsid w:val="00896631"/>
    <w:rsid w:val="0089683F"/>
    <w:rsid w:val="008972ED"/>
    <w:rsid w:val="00897B5D"/>
    <w:rsid w:val="00897FB9"/>
    <w:rsid w:val="008A07C8"/>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C8B"/>
    <w:rsid w:val="008A7787"/>
    <w:rsid w:val="008A7B40"/>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E1C"/>
    <w:rsid w:val="008B5EB9"/>
    <w:rsid w:val="008B6067"/>
    <w:rsid w:val="008B67CF"/>
    <w:rsid w:val="008B6A57"/>
    <w:rsid w:val="008B6BB8"/>
    <w:rsid w:val="008B73F6"/>
    <w:rsid w:val="008B769A"/>
    <w:rsid w:val="008B7913"/>
    <w:rsid w:val="008B7C6F"/>
    <w:rsid w:val="008C08E2"/>
    <w:rsid w:val="008C0B06"/>
    <w:rsid w:val="008C0D09"/>
    <w:rsid w:val="008C11AA"/>
    <w:rsid w:val="008C12D7"/>
    <w:rsid w:val="008C18D6"/>
    <w:rsid w:val="008C1E43"/>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C3D"/>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521"/>
    <w:rsid w:val="00923D72"/>
    <w:rsid w:val="0092416D"/>
    <w:rsid w:val="009243C2"/>
    <w:rsid w:val="009249D9"/>
    <w:rsid w:val="00924A3D"/>
    <w:rsid w:val="0092510F"/>
    <w:rsid w:val="0092555D"/>
    <w:rsid w:val="009257CD"/>
    <w:rsid w:val="00925B6E"/>
    <w:rsid w:val="00926136"/>
    <w:rsid w:val="009261C0"/>
    <w:rsid w:val="009262A1"/>
    <w:rsid w:val="00926D79"/>
    <w:rsid w:val="00926E75"/>
    <w:rsid w:val="00927E7B"/>
    <w:rsid w:val="00927FD5"/>
    <w:rsid w:val="009307A9"/>
    <w:rsid w:val="00930F7D"/>
    <w:rsid w:val="00931040"/>
    <w:rsid w:val="00931295"/>
    <w:rsid w:val="0093135B"/>
    <w:rsid w:val="009314AF"/>
    <w:rsid w:val="00931939"/>
    <w:rsid w:val="009328DB"/>
    <w:rsid w:val="00932BAB"/>
    <w:rsid w:val="009333CF"/>
    <w:rsid w:val="009336FD"/>
    <w:rsid w:val="00934630"/>
    <w:rsid w:val="009350DB"/>
    <w:rsid w:val="00935197"/>
    <w:rsid w:val="0093531F"/>
    <w:rsid w:val="009353D5"/>
    <w:rsid w:val="00935500"/>
    <w:rsid w:val="009363E2"/>
    <w:rsid w:val="00936799"/>
    <w:rsid w:val="009368AF"/>
    <w:rsid w:val="00936AA8"/>
    <w:rsid w:val="00936C8D"/>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49"/>
    <w:rsid w:val="009462D6"/>
    <w:rsid w:val="00946A10"/>
    <w:rsid w:val="00946A30"/>
    <w:rsid w:val="00946B04"/>
    <w:rsid w:val="00946C0A"/>
    <w:rsid w:val="00946D7A"/>
    <w:rsid w:val="00947A4F"/>
    <w:rsid w:val="00947A95"/>
    <w:rsid w:val="009502CB"/>
    <w:rsid w:val="009506BF"/>
    <w:rsid w:val="0095103A"/>
    <w:rsid w:val="009516D7"/>
    <w:rsid w:val="009519C0"/>
    <w:rsid w:val="00951CF9"/>
    <w:rsid w:val="0095206A"/>
    <w:rsid w:val="0095209C"/>
    <w:rsid w:val="009520EF"/>
    <w:rsid w:val="009529D5"/>
    <w:rsid w:val="00953034"/>
    <w:rsid w:val="0095372B"/>
    <w:rsid w:val="0095378B"/>
    <w:rsid w:val="00953858"/>
    <w:rsid w:val="009542D0"/>
    <w:rsid w:val="009542D5"/>
    <w:rsid w:val="00954E7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84"/>
    <w:rsid w:val="00971E85"/>
    <w:rsid w:val="00971E93"/>
    <w:rsid w:val="00972F58"/>
    <w:rsid w:val="00973664"/>
    <w:rsid w:val="009736FE"/>
    <w:rsid w:val="0097387C"/>
    <w:rsid w:val="00973A4D"/>
    <w:rsid w:val="00973B72"/>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E5B"/>
    <w:rsid w:val="0098081B"/>
    <w:rsid w:val="009816B7"/>
    <w:rsid w:val="009818F9"/>
    <w:rsid w:val="00982593"/>
    <w:rsid w:val="00983CD6"/>
    <w:rsid w:val="009841A1"/>
    <w:rsid w:val="00984323"/>
    <w:rsid w:val="00984514"/>
    <w:rsid w:val="00985904"/>
    <w:rsid w:val="009869CC"/>
    <w:rsid w:val="00986F86"/>
    <w:rsid w:val="00990F25"/>
    <w:rsid w:val="00991C8D"/>
    <w:rsid w:val="00992165"/>
    <w:rsid w:val="00992F0A"/>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76A"/>
    <w:rsid w:val="009A3334"/>
    <w:rsid w:val="009A3559"/>
    <w:rsid w:val="009A3C61"/>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44F2"/>
    <w:rsid w:val="009B511C"/>
    <w:rsid w:val="009B51F0"/>
    <w:rsid w:val="009B55A7"/>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375A"/>
    <w:rsid w:val="009C3B32"/>
    <w:rsid w:val="009C42B3"/>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554"/>
    <w:rsid w:val="009D4848"/>
    <w:rsid w:val="009D4F90"/>
    <w:rsid w:val="009D6578"/>
    <w:rsid w:val="009D762C"/>
    <w:rsid w:val="009D7A3D"/>
    <w:rsid w:val="009D7F0A"/>
    <w:rsid w:val="009E00A8"/>
    <w:rsid w:val="009E0167"/>
    <w:rsid w:val="009E06EC"/>
    <w:rsid w:val="009E1E12"/>
    <w:rsid w:val="009E2B09"/>
    <w:rsid w:val="009E2F53"/>
    <w:rsid w:val="009E3C13"/>
    <w:rsid w:val="009E3CEA"/>
    <w:rsid w:val="009E3FED"/>
    <w:rsid w:val="009E4265"/>
    <w:rsid w:val="009E43B4"/>
    <w:rsid w:val="009E4BAD"/>
    <w:rsid w:val="009E5CF6"/>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AE4"/>
    <w:rsid w:val="009F40C7"/>
    <w:rsid w:val="009F472A"/>
    <w:rsid w:val="009F4BDB"/>
    <w:rsid w:val="009F5902"/>
    <w:rsid w:val="009F5BB4"/>
    <w:rsid w:val="009F6677"/>
    <w:rsid w:val="009F6A56"/>
    <w:rsid w:val="00A002E8"/>
    <w:rsid w:val="00A00320"/>
    <w:rsid w:val="00A00B84"/>
    <w:rsid w:val="00A00CA4"/>
    <w:rsid w:val="00A01041"/>
    <w:rsid w:val="00A01189"/>
    <w:rsid w:val="00A015EA"/>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251B"/>
    <w:rsid w:val="00A1261A"/>
    <w:rsid w:val="00A129E4"/>
    <w:rsid w:val="00A12AD8"/>
    <w:rsid w:val="00A12B34"/>
    <w:rsid w:val="00A13160"/>
    <w:rsid w:val="00A1345C"/>
    <w:rsid w:val="00A1372C"/>
    <w:rsid w:val="00A14259"/>
    <w:rsid w:val="00A143A6"/>
    <w:rsid w:val="00A14A99"/>
    <w:rsid w:val="00A15C8E"/>
    <w:rsid w:val="00A15D90"/>
    <w:rsid w:val="00A162BB"/>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D2C"/>
    <w:rsid w:val="00A3342E"/>
    <w:rsid w:val="00A3372A"/>
    <w:rsid w:val="00A337A8"/>
    <w:rsid w:val="00A33915"/>
    <w:rsid w:val="00A33BAC"/>
    <w:rsid w:val="00A35BFE"/>
    <w:rsid w:val="00A35F38"/>
    <w:rsid w:val="00A3610B"/>
    <w:rsid w:val="00A3652E"/>
    <w:rsid w:val="00A36570"/>
    <w:rsid w:val="00A36A53"/>
    <w:rsid w:val="00A36BCD"/>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C95"/>
    <w:rsid w:val="00A52136"/>
    <w:rsid w:val="00A521E3"/>
    <w:rsid w:val="00A5282C"/>
    <w:rsid w:val="00A5288F"/>
    <w:rsid w:val="00A53193"/>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91F"/>
    <w:rsid w:val="00A57A0A"/>
    <w:rsid w:val="00A60862"/>
    <w:rsid w:val="00A60B5D"/>
    <w:rsid w:val="00A60C01"/>
    <w:rsid w:val="00A610D8"/>
    <w:rsid w:val="00A61E81"/>
    <w:rsid w:val="00A62E0C"/>
    <w:rsid w:val="00A62FDF"/>
    <w:rsid w:val="00A63441"/>
    <w:rsid w:val="00A63654"/>
    <w:rsid w:val="00A63B6C"/>
    <w:rsid w:val="00A63BBE"/>
    <w:rsid w:val="00A646DE"/>
    <w:rsid w:val="00A65EC0"/>
    <w:rsid w:val="00A661BD"/>
    <w:rsid w:val="00A66221"/>
    <w:rsid w:val="00A704E4"/>
    <w:rsid w:val="00A70DE9"/>
    <w:rsid w:val="00A722F1"/>
    <w:rsid w:val="00A7243A"/>
    <w:rsid w:val="00A728A7"/>
    <w:rsid w:val="00A72A75"/>
    <w:rsid w:val="00A73692"/>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E71"/>
    <w:rsid w:val="00A85608"/>
    <w:rsid w:val="00A85BF3"/>
    <w:rsid w:val="00A85D67"/>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5CF"/>
    <w:rsid w:val="00AC16D2"/>
    <w:rsid w:val="00AC1714"/>
    <w:rsid w:val="00AC18C4"/>
    <w:rsid w:val="00AC1A6E"/>
    <w:rsid w:val="00AC27CC"/>
    <w:rsid w:val="00AC2A05"/>
    <w:rsid w:val="00AC40E3"/>
    <w:rsid w:val="00AC43C2"/>
    <w:rsid w:val="00AC44A8"/>
    <w:rsid w:val="00AC4508"/>
    <w:rsid w:val="00AC4764"/>
    <w:rsid w:val="00AC4BB4"/>
    <w:rsid w:val="00AC59D6"/>
    <w:rsid w:val="00AC5B6D"/>
    <w:rsid w:val="00AC5CD4"/>
    <w:rsid w:val="00AC5D23"/>
    <w:rsid w:val="00AC656C"/>
    <w:rsid w:val="00AC69AF"/>
    <w:rsid w:val="00AC6F78"/>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53F"/>
    <w:rsid w:val="00AE0681"/>
    <w:rsid w:val="00AE1060"/>
    <w:rsid w:val="00AE1104"/>
    <w:rsid w:val="00AE11C3"/>
    <w:rsid w:val="00AE129E"/>
    <w:rsid w:val="00AE1A7A"/>
    <w:rsid w:val="00AE201B"/>
    <w:rsid w:val="00AE242B"/>
    <w:rsid w:val="00AE27A9"/>
    <w:rsid w:val="00AE27EE"/>
    <w:rsid w:val="00AE28FB"/>
    <w:rsid w:val="00AE294F"/>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B11"/>
    <w:rsid w:val="00AE7E57"/>
    <w:rsid w:val="00AF0CBD"/>
    <w:rsid w:val="00AF144F"/>
    <w:rsid w:val="00AF1DFF"/>
    <w:rsid w:val="00AF2FA2"/>
    <w:rsid w:val="00AF3DCD"/>
    <w:rsid w:val="00AF3F16"/>
    <w:rsid w:val="00AF3FFE"/>
    <w:rsid w:val="00AF4858"/>
    <w:rsid w:val="00AF48F7"/>
    <w:rsid w:val="00AF4C46"/>
    <w:rsid w:val="00AF4D33"/>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F1E"/>
    <w:rsid w:val="00B02536"/>
    <w:rsid w:val="00B02C7E"/>
    <w:rsid w:val="00B02D6F"/>
    <w:rsid w:val="00B02EBF"/>
    <w:rsid w:val="00B030A8"/>
    <w:rsid w:val="00B03153"/>
    <w:rsid w:val="00B0344A"/>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8A7"/>
    <w:rsid w:val="00B119CB"/>
    <w:rsid w:val="00B11C08"/>
    <w:rsid w:val="00B11EA2"/>
    <w:rsid w:val="00B12471"/>
    <w:rsid w:val="00B12861"/>
    <w:rsid w:val="00B12FD7"/>
    <w:rsid w:val="00B1317D"/>
    <w:rsid w:val="00B13394"/>
    <w:rsid w:val="00B138D6"/>
    <w:rsid w:val="00B1392C"/>
    <w:rsid w:val="00B14265"/>
    <w:rsid w:val="00B14B4A"/>
    <w:rsid w:val="00B14DCD"/>
    <w:rsid w:val="00B14E1D"/>
    <w:rsid w:val="00B1535A"/>
    <w:rsid w:val="00B15A48"/>
    <w:rsid w:val="00B1608F"/>
    <w:rsid w:val="00B16247"/>
    <w:rsid w:val="00B16350"/>
    <w:rsid w:val="00B1663D"/>
    <w:rsid w:val="00B16AB6"/>
    <w:rsid w:val="00B17641"/>
    <w:rsid w:val="00B17B0B"/>
    <w:rsid w:val="00B17BDE"/>
    <w:rsid w:val="00B17D95"/>
    <w:rsid w:val="00B17F13"/>
    <w:rsid w:val="00B20212"/>
    <w:rsid w:val="00B20CFA"/>
    <w:rsid w:val="00B21233"/>
    <w:rsid w:val="00B21D1F"/>
    <w:rsid w:val="00B222F8"/>
    <w:rsid w:val="00B2238B"/>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2FB6"/>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8B5"/>
    <w:rsid w:val="00BA5EEC"/>
    <w:rsid w:val="00BA6055"/>
    <w:rsid w:val="00BA62BD"/>
    <w:rsid w:val="00BA6B33"/>
    <w:rsid w:val="00BA72EE"/>
    <w:rsid w:val="00BA7629"/>
    <w:rsid w:val="00BA76E2"/>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724"/>
    <w:rsid w:val="00BB6B1D"/>
    <w:rsid w:val="00BB7298"/>
    <w:rsid w:val="00BC0764"/>
    <w:rsid w:val="00BC0CE0"/>
    <w:rsid w:val="00BC11CE"/>
    <w:rsid w:val="00BC1749"/>
    <w:rsid w:val="00BC1B7A"/>
    <w:rsid w:val="00BC3957"/>
    <w:rsid w:val="00BC3B70"/>
    <w:rsid w:val="00BC3F68"/>
    <w:rsid w:val="00BC47E6"/>
    <w:rsid w:val="00BC4B6F"/>
    <w:rsid w:val="00BC4E13"/>
    <w:rsid w:val="00BC4F36"/>
    <w:rsid w:val="00BC53BD"/>
    <w:rsid w:val="00BC5AB4"/>
    <w:rsid w:val="00BC5AB5"/>
    <w:rsid w:val="00BC61A0"/>
    <w:rsid w:val="00BC62BB"/>
    <w:rsid w:val="00BC69A5"/>
    <w:rsid w:val="00BC75BD"/>
    <w:rsid w:val="00BC7853"/>
    <w:rsid w:val="00BD0D4B"/>
    <w:rsid w:val="00BD113E"/>
    <w:rsid w:val="00BD129B"/>
    <w:rsid w:val="00BD1AB9"/>
    <w:rsid w:val="00BD2B83"/>
    <w:rsid w:val="00BD2F3B"/>
    <w:rsid w:val="00BD3239"/>
    <w:rsid w:val="00BD335A"/>
    <w:rsid w:val="00BD351D"/>
    <w:rsid w:val="00BD37F2"/>
    <w:rsid w:val="00BD3F09"/>
    <w:rsid w:val="00BD3F3C"/>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49F"/>
    <w:rsid w:val="00BE1873"/>
    <w:rsid w:val="00BE1F4C"/>
    <w:rsid w:val="00BE2568"/>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C2"/>
    <w:rsid w:val="00C002FD"/>
    <w:rsid w:val="00C00C9E"/>
    <w:rsid w:val="00C00FF7"/>
    <w:rsid w:val="00C01400"/>
    <w:rsid w:val="00C018AA"/>
    <w:rsid w:val="00C01E5C"/>
    <w:rsid w:val="00C01EE0"/>
    <w:rsid w:val="00C02CCA"/>
    <w:rsid w:val="00C02CE3"/>
    <w:rsid w:val="00C03192"/>
    <w:rsid w:val="00C03BD6"/>
    <w:rsid w:val="00C03EC8"/>
    <w:rsid w:val="00C03F65"/>
    <w:rsid w:val="00C04681"/>
    <w:rsid w:val="00C04970"/>
    <w:rsid w:val="00C05325"/>
    <w:rsid w:val="00C059F7"/>
    <w:rsid w:val="00C06E06"/>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897"/>
    <w:rsid w:val="00C149D5"/>
    <w:rsid w:val="00C14BA6"/>
    <w:rsid w:val="00C14E9F"/>
    <w:rsid w:val="00C154E5"/>
    <w:rsid w:val="00C15CB6"/>
    <w:rsid w:val="00C15F8F"/>
    <w:rsid w:val="00C168DC"/>
    <w:rsid w:val="00C16B3C"/>
    <w:rsid w:val="00C16D64"/>
    <w:rsid w:val="00C16DD9"/>
    <w:rsid w:val="00C16FA8"/>
    <w:rsid w:val="00C170A2"/>
    <w:rsid w:val="00C17D8E"/>
    <w:rsid w:val="00C2006A"/>
    <w:rsid w:val="00C202F1"/>
    <w:rsid w:val="00C21465"/>
    <w:rsid w:val="00C215AF"/>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884"/>
    <w:rsid w:val="00C429E0"/>
    <w:rsid w:val="00C42B5C"/>
    <w:rsid w:val="00C42BF5"/>
    <w:rsid w:val="00C42C3B"/>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968"/>
    <w:rsid w:val="00C83D83"/>
    <w:rsid w:val="00C843B1"/>
    <w:rsid w:val="00C84EC7"/>
    <w:rsid w:val="00C851E2"/>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94"/>
    <w:rsid w:val="00CA6E05"/>
    <w:rsid w:val="00CA6FCA"/>
    <w:rsid w:val="00CA70BA"/>
    <w:rsid w:val="00CA744E"/>
    <w:rsid w:val="00CA745D"/>
    <w:rsid w:val="00CA7A14"/>
    <w:rsid w:val="00CA7F73"/>
    <w:rsid w:val="00CB03CC"/>
    <w:rsid w:val="00CB0AA6"/>
    <w:rsid w:val="00CB12EB"/>
    <w:rsid w:val="00CB131F"/>
    <w:rsid w:val="00CB1823"/>
    <w:rsid w:val="00CB1A35"/>
    <w:rsid w:val="00CB1B0D"/>
    <w:rsid w:val="00CB1D23"/>
    <w:rsid w:val="00CB1E61"/>
    <w:rsid w:val="00CB206E"/>
    <w:rsid w:val="00CB2106"/>
    <w:rsid w:val="00CB22D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48D"/>
    <w:rsid w:val="00CC76DD"/>
    <w:rsid w:val="00CC7B25"/>
    <w:rsid w:val="00CD0335"/>
    <w:rsid w:val="00CD094E"/>
    <w:rsid w:val="00CD09E9"/>
    <w:rsid w:val="00CD0A2A"/>
    <w:rsid w:val="00CD0C60"/>
    <w:rsid w:val="00CD12DC"/>
    <w:rsid w:val="00CD1F53"/>
    <w:rsid w:val="00CD21EB"/>
    <w:rsid w:val="00CD2CAF"/>
    <w:rsid w:val="00CD2D73"/>
    <w:rsid w:val="00CD30F6"/>
    <w:rsid w:val="00CD38E6"/>
    <w:rsid w:val="00CD3C25"/>
    <w:rsid w:val="00CD3E59"/>
    <w:rsid w:val="00CD3FBB"/>
    <w:rsid w:val="00CD4268"/>
    <w:rsid w:val="00CD49B3"/>
    <w:rsid w:val="00CD4E1C"/>
    <w:rsid w:val="00CD4FA2"/>
    <w:rsid w:val="00CD6349"/>
    <w:rsid w:val="00CD6C41"/>
    <w:rsid w:val="00CD7018"/>
    <w:rsid w:val="00CD7161"/>
    <w:rsid w:val="00CD717C"/>
    <w:rsid w:val="00CD71C1"/>
    <w:rsid w:val="00CD7C98"/>
    <w:rsid w:val="00CE00EE"/>
    <w:rsid w:val="00CE080E"/>
    <w:rsid w:val="00CE0E8D"/>
    <w:rsid w:val="00CE11EF"/>
    <w:rsid w:val="00CE1851"/>
    <w:rsid w:val="00CE1A1B"/>
    <w:rsid w:val="00CE1A3D"/>
    <w:rsid w:val="00CE1C35"/>
    <w:rsid w:val="00CE1CD4"/>
    <w:rsid w:val="00CE1DBA"/>
    <w:rsid w:val="00CE20FB"/>
    <w:rsid w:val="00CE3490"/>
    <w:rsid w:val="00CE36BC"/>
    <w:rsid w:val="00CE394A"/>
    <w:rsid w:val="00CE40C5"/>
    <w:rsid w:val="00CE41C7"/>
    <w:rsid w:val="00CE42D8"/>
    <w:rsid w:val="00CE45C8"/>
    <w:rsid w:val="00CE5133"/>
    <w:rsid w:val="00CE5223"/>
    <w:rsid w:val="00CE548D"/>
    <w:rsid w:val="00CE5E91"/>
    <w:rsid w:val="00CE6238"/>
    <w:rsid w:val="00CE658E"/>
    <w:rsid w:val="00CE65D5"/>
    <w:rsid w:val="00CE6641"/>
    <w:rsid w:val="00CE6961"/>
    <w:rsid w:val="00CE6A54"/>
    <w:rsid w:val="00CE7C81"/>
    <w:rsid w:val="00CF031E"/>
    <w:rsid w:val="00CF050E"/>
    <w:rsid w:val="00CF1249"/>
    <w:rsid w:val="00CF24F7"/>
    <w:rsid w:val="00CF29F5"/>
    <w:rsid w:val="00CF2B89"/>
    <w:rsid w:val="00CF2CC6"/>
    <w:rsid w:val="00CF2EDC"/>
    <w:rsid w:val="00CF3107"/>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3F5"/>
    <w:rsid w:val="00D01618"/>
    <w:rsid w:val="00D01D25"/>
    <w:rsid w:val="00D01D81"/>
    <w:rsid w:val="00D02150"/>
    <w:rsid w:val="00D02170"/>
    <w:rsid w:val="00D02228"/>
    <w:rsid w:val="00D02618"/>
    <w:rsid w:val="00D02632"/>
    <w:rsid w:val="00D02903"/>
    <w:rsid w:val="00D02B4E"/>
    <w:rsid w:val="00D0331B"/>
    <w:rsid w:val="00D0343E"/>
    <w:rsid w:val="00D03FE8"/>
    <w:rsid w:val="00D0431B"/>
    <w:rsid w:val="00D047E7"/>
    <w:rsid w:val="00D04892"/>
    <w:rsid w:val="00D04BDA"/>
    <w:rsid w:val="00D05014"/>
    <w:rsid w:val="00D05025"/>
    <w:rsid w:val="00D058A5"/>
    <w:rsid w:val="00D05D9F"/>
    <w:rsid w:val="00D060DD"/>
    <w:rsid w:val="00D06213"/>
    <w:rsid w:val="00D06A3E"/>
    <w:rsid w:val="00D075BF"/>
    <w:rsid w:val="00D07F3C"/>
    <w:rsid w:val="00D07F61"/>
    <w:rsid w:val="00D07FDF"/>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4FF"/>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837"/>
    <w:rsid w:val="00D2599A"/>
    <w:rsid w:val="00D25AB6"/>
    <w:rsid w:val="00D26083"/>
    <w:rsid w:val="00D261EB"/>
    <w:rsid w:val="00D264FC"/>
    <w:rsid w:val="00D26580"/>
    <w:rsid w:val="00D26884"/>
    <w:rsid w:val="00D26886"/>
    <w:rsid w:val="00D26B38"/>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EF8"/>
    <w:rsid w:val="00D37093"/>
    <w:rsid w:val="00D3710C"/>
    <w:rsid w:val="00D37516"/>
    <w:rsid w:val="00D377CD"/>
    <w:rsid w:val="00D37E18"/>
    <w:rsid w:val="00D400A1"/>
    <w:rsid w:val="00D410A4"/>
    <w:rsid w:val="00D4136B"/>
    <w:rsid w:val="00D42024"/>
    <w:rsid w:val="00D42BAE"/>
    <w:rsid w:val="00D42C1A"/>
    <w:rsid w:val="00D4323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F6B"/>
    <w:rsid w:val="00D51055"/>
    <w:rsid w:val="00D511AB"/>
    <w:rsid w:val="00D5149A"/>
    <w:rsid w:val="00D51FB4"/>
    <w:rsid w:val="00D5207B"/>
    <w:rsid w:val="00D520D7"/>
    <w:rsid w:val="00D526BD"/>
    <w:rsid w:val="00D52ED2"/>
    <w:rsid w:val="00D53218"/>
    <w:rsid w:val="00D53A86"/>
    <w:rsid w:val="00D53D8B"/>
    <w:rsid w:val="00D5401E"/>
    <w:rsid w:val="00D54399"/>
    <w:rsid w:val="00D54401"/>
    <w:rsid w:val="00D54634"/>
    <w:rsid w:val="00D54BEF"/>
    <w:rsid w:val="00D54EBF"/>
    <w:rsid w:val="00D550B0"/>
    <w:rsid w:val="00D55701"/>
    <w:rsid w:val="00D55908"/>
    <w:rsid w:val="00D55FCB"/>
    <w:rsid w:val="00D55FEA"/>
    <w:rsid w:val="00D565B3"/>
    <w:rsid w:val="00D565DD"/>
    <w:rsid w:val="00D56978"/>
    <w:rsid w:val="00D56B5D"/>
    <w:rsid w:val="00D56C72"/>
    <w:rsid w:val="00D57753"/>
    <w:rsid w:val="00D57CEE"/>
    <w:rsid w:val="00D57D83"/>
    <w:rsid w:val="00D57D94"/>
    <w:rsid w:val="00D6082D"/>
    <w:rsid w:val="00D6137D"/>
    <w:rsid w:val="00D619FB"/>
    <w:rsid w:val="00D6229E"/>
    <w:rsid w:val="00D62494"/>
    <w:rsid w:val="00D62613"/>
    <w:rsid w:val="00D628E4"/>
    <w:rsid w:val="00D63104"/>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FDD"/>
    <w:rsid w:val="00D73165"/>
    <w:rsid w:val="00D7399A"/>
    <w:rsid w:val="00D74207"/>
    <w:rsid w:val="00D7450C"/>
    <w:rsid w:val="00D7455D"/>
    <w:rsid w:val="00D7457F"/>
    <w:rsid w:val="00D7597B"/>
    <w:rsid w:val="00D75F8F"/>
    <w:rsid w:val="00D767F3"/>
    <w:rsid w:val="00D76962"/>
    <w:rsid w:val="00D76B57"/>
    <w:rsid w:val="00D77718"/>
    <w:rsid w:val="00D779D2"/>
    <w:rsid w:val="00D779EC"/>
    <w:rsid w:val="00D77A08"/>
    <w:rsid w:val="00D80049"/>
    <w:rsid w:val="00D801DD"/>
    <w:rsid w:val="00D80CF5"/>
    <w:rsid w:val="00D81644"/>
    <w:rsid w:val="00D81B78"/>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2C1"/>
    <w:rsid w:val="00D8652A"/>
    <w:rsid w:val="00D86DDE"/>
    <w:rsid w:val="00D87911"/>
    <w:rsid w:val="00D879DC"/>
    <w:rsid w:val="00D902CF"/>
    <w:rsid w:val="00D90A21"/>
    <w:rsid w:val="00D90BDB"/>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C9D"/>
    <w:rsid w:val="00DB7DD2"/>
    <w:rsid w:val="00DC01ED"/>
    <w:rsid w:val="00DC06FC"/>
    <w:rsid w:val="00DC07E6"/>
    <w:rsid w:val="00DC0FA5"/>
    <w:rsid w:val="00DC10C5"/>
    <w:rsid w:val="00DC1189"/>
    <w:rsid w:val="00DC173F"/>
    <w:rsid w:val="00DC208A"/>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417"/>
    <w:rsid w:val="00DD1858"/>
    <w:rsid w:val="00DD1D31"/>
    <w:rsid w:val="00DD1E47"/>
    <w:rsid w:val="00DD2580"/>
    <w:rsid w:val="00DD2FEB"/>
    <w:rsid w:val="00DD3149"/>
    <w:rsid w:val="00DD334B"/>
    <w:rsid w:val="00DD3D24"/>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B58"/>
    <w:rsid w:val="00E371F8"/>
    <w:rsid w:val="00E37764"/>
    <w:rsid w:val="00E40137"/>
    <w:rsid w:val="00E403A2"/>
    <w:rsid w:val="00E4056E"/>
    <w:rsid w:val="00E4104B"/>
    <w:rsid w:val="00E4120D"/>
    <w:rsid w:val="00E417A3"/>
    <w:rsid w:val="00E41BF7"/>
    <w:rsid w:val="00E41C21"/>
    <w:rsid w:val="00E4203C"/>
    <w:rsid w:val="00E42FE6"/>
    <w:rsid w:val="00E43697"/>
    <w:rsid w:val="00E43C8C"/>
    <w:rsid w:val="00E440CB"/>
    <w:rsid w:val="00E44217"/>
    <w:rsid w:val="00E44427"/>
    <w:rsid w:val="00E4477A"/>
    <w:rsid w:val="00E44B3D"/>
    <w:rsid w:val="00E44FBC"/>
    <w:rsid w:val="00E450FC"/>
    <w:rsid w:val="00E45B9D"/>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F0D"/>
    <w:rsid w:val="00E5355B"/>
    <w:rsid w:val="00E5372D"/>
    <w:rsid w:val="00E545DB"/>
    <w:rsid w:val="00E54881"/>
    <w:rsid w:val="00E54CF5"/>
    <w:rsid w:val="00E54EA0"/>
    <w:rsid w:val="00E550D4"/>
    <w:rsid w:val="00E56521"/>
    <w:rsid w:val="00E56578"/>
    <w:rsid w:val="00E569CA"/>
    <w:rsid w:val="00E56DCE"/>
    <w:rsid w:val="00E5750C"/>
    <w:rsid w:val="00E57831"/>
    <w:rsid w:val="00E5786A"/>
    <w:rsid w:val="00E60074"/>
    <w:rsid w:val="00E60416"/>
    <w:rsid w:val="00E605CE"/>
    <w:rsid w:val="00E6064B"/>
    <w:rsid w:val="00E60F16"/>
    <w:rsid w:val="00E612ED"/>
    <w:rsid w:val="00E6153D"/>
    <w:rsid w:val="00E61597"/>
    <w:rsid w:val="00E61CF8"/>
    <w:rsid w:val="00E62232"/>
    <w:rsid w:val="00E62353"/>
    <w:rsid w:val="00E62769"/>
    <w:rsid w:val="00E62A2A"/>
    <w:rsid w:val="00E62C3B"/>
    <w:rsid w:val="00E630B4"/>
    <w:rsid w:val="00E63B37"/>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67D8"/>
    <w:rsid w:val="00E77C0F"/>
    <w:rsid w:val="00E77FD6"/>
    <w:rsid w:val="00E80F8D"/>
    <w:rsid w:val="00E813F1"/>
    <w:rsid w:val="00E81574"/>
    <w:rsid w:val="00E819A7"/>
    <w:rsid w:val="00E819CB"/>
    <w:rsid w:val="00E8330E"/>
    <w:rsid w:val="00E8339A"/>
    <w:rsid w:val="00E836B9"/>
    <w:rsid w:val="00E838A2"/>
    <w:rsid w:val="00E83BE1"/>
    <w:rsid w:val="00E83CC6"/>
    <w:rsid w:val="00E83E0E"/>
    <w:rsid w:val="00E84254"/>
    <w:rsid w:val="00E844D2"/>
    <w:rsid w:val="00E847A0"/>
    <w:rsid w:val="00E84ED2"/>
    <w:rsid w:val="00E85B4F"/>
    <w:rsid w:val="00E85CB4"/>
    <w:rsid w:val="00E87673"/>
    <w:rsid w:val="00E90376"/>
    <w:rsid w:val="00E90AC1"/>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645E"/>
    <w:rsid w:val="00E96B9C"/>
    <w:rsid w:val="00E96FE6"/>
    <w:rsid w:val="00E9760F"/>
    <w:rsid w:val="00EA1221"/>
    <w:rsid w:val="00EA12AF"/>
    <w:rsid w:val="00EA16C4"/>
    <w:rsid w:val="00EA1F77"/>
    <w:rsid w:val="00EA24E3"/>
    <w:rsid w:val="00EA2BDD"/>
    <w:rsid w:val="00EA31A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5EC"/>
    <w:rsid w:val="00EA75FF"/>
    <w:rsid w:val="00EA7A34"/>
    <w:rsid w:val="00EB0B9B"/>
    <w:rsid w:val="00EB0EE3"/>
    <w:rsid w:val="00EB0F12"/>
    <w:rsid w:val="00EB1056"/>
    <w:rsid w:val="00EB1192"/>
    <w:rsid w:val="00EB125D"/>
    <w:rsid w:val="00EB2346"/>
    <w:rsid w:val="00EB24A9"/>
    <w:rsid w:val="00EB2E1E"/>
    <w:rsid w:val="00EB2F70"/>
    <w:rsid w:val="00EB35F1"/>
    <w:rsid w:val="00EB37DC"/>
    <w:rsid w:val="00EB3997"/>
    <w:rsid w:val="00EB3C56"/>
    <w:rsid w:val="00EB3E31"/>
    <w:rsid w:val="00EB40BD"/>
    <w:rsid w:val="00EB4265"/>
    <w:rsid w:val="00EB4947"/>
    <w:rsid w:val="00EB4C43"/>
    <w:rsid w:val="00EB4C81"/>
    <w:rsid w:val="00EB4DFA"/>
    <w:rsid w:val="00EB52F1"/>
    <w:rsid w:val="00EB5723"/>
    <w:rsid w:val="00EB582C"/>
    <w:rsid w:val="00EB5AF4"/>
    <w:rsid w:val="00EB5B84"/>
    <w:rsid w:val="00EB5D32"/>
    <w:rsid w:val="00EB6013"/>
    <w:rsid w:val="00EB6B57"/>
    <w:rsid w:val="00EB714C"/>
    <w:rsid w:val="00EB7AE9"/>
    <w:rsid w:val="00EB7CF0"/>
    <w:rsid w:val="00EB7D55"/>
    <w:rsid w:val="00EB7DB5"/>
    <w:rsid w:val="00EC08C6"/>
    <w:rsid w:val="00EC08D7"/>
    <w:rsid w:val="00EC09B6"/>
    <w:rsid w:val="00EC0EA6"/>
    <w:rsid w:val="00EC0F31"/>
    <w:rsid w:val="00EC1092"/>
    <w:rsid w:val="00EC160A"/>
    <w:rsid w:val="00EC1751"/>
    <w:rsid w:val="00EC223F"/>
    <w:rsid w:val="00EC28B6"/>
    <w:rsid w:val="00EC31CF"/>
    <w:rsid w:val="00EC3765"/>
    <w:rsid w:val="00EC3C7F"/>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E6E"/>
    <w:rsid w:val="00ED2FDC"/>
    <w:rsid w:val="00ED3216"/>
    <w:rsid w:val="00ED33FD"/>
    <w:rsid w:val="00ED3993"/>
    <w:rsid w:val="00ED3B73"/>
    <w:rsid w:val="00ED4208"/>
    <w:rsid w:val="00ED4584"/>
    <w:rsid w:val="00ED45FB"/>
    <w:rsid w:val="00ED4B43"/>
    <w:rsid w:val="00ED5BD9"/>
    <w:rsid w:val="00ED5BFC"/>
    <w:rsid w:val="00ED5DAA"/>
    <w:rsid w:val="00ED61ED"/>
    <w:rsid w:val="00ED6207"/>
    <w:rsid w:val="00ED6828"/>
    <w:rsid w:val="00ED6FA3"/>
    <w:rsid w:val="00ED7344"/>
    <w:rsid w:val="00ED7827"/>
    <w:rsid w:val="00ED7ECC"/>
    <w:rsid w:val="00EE0342"/>
    <w:rsid w:val="00EE0444"/>
    <w:rsid w:val="00EE13F2"/>
    <w:rsid w:val="00EE172C"/>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CD5"/>
    <w:rsid w:val="00EF5FFA"/>
    <w:rsid w:val="00EF62A3"/>
    <w:rsid w:val="00EF631D"/>
    <w:rsid w:val="00EF684B"/>
    <w:rsid w:val="00EF6959"/>
    <w:rsid w:val="00EF6C0E"/>
    <w:rsid w:val="00EF6C97"/>
    <w:rsid w:val="00EF6C9E"/>
    <w:rsid w:val="00EF6D65"/>
    <w:rsid w:val="00EF6DF7"/>
    <w:rsid w:val="00EF7313"/>
    <w:rsid w:val="00EF78F5"/>
    <w:rsid w:val="00EF7D82"/>
    <w:rsid w:val="00EF7F9F"/>
    <w:rsid w:val="00F004EC"/>
    <w:rsid w:val="00F00507"/>
    <w:rsid w:val="00F009FE"/>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447"/>
    <w:rsid w:val="00F0653F"/>
    <w:rsid w:val="00F065EE"/>
    <w:rsid w:val="00F0667A"/>
    <w:rsid w:val="00F06779"/>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C85"/>
    <w:rsid w:val="00F21DA2"/>
    <w:rsid w:val="00F21EB8"/>
    <w:rsid w:val="00F222AB"/>
    <w:rsid w:val="00F23222"/>
    <w:rsid w:val="00F235F7"/>
    <w:rsid w:val="00F2372E"/>
    <w:rsid w:val="00F2399B"/>
    <w:rsid w:val="00F23DAD"/>
    <w:rsid w:val="00F23F67"/>
    <w:rsid w:val="00F24107"/>
    <w:rsid w:val="00F2417B"/>
    <w:rsid w:val="00F241F4"/>
    <w:rsid w:val="00F24409"/>
    <w:rsid w:val="00F2465C"/>
    <w:rsid w:val="00F2475B"/>
    <w:rsid w:val="00F24BB4"/>
    <w:rsid w:val="00F25758"/>
    <w:rsid w:val="00F2599F"/>
    <w:rsid w:val="00F25C23"/>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DAA"/>
    <w:rsid w:val="00F45E33"/>
    <w:rsid w:val="00F45E5D"/>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5B6"/>
    <w:rsid w:val="00F64ACF"/>
    <w:rsid w:val="00F64FFD"/>
    <w:rsid w:val="00F66329"/>
    <w:rsid w:val="00F6691B"/>
    <w:rsid w:val="00F66B17"/>
    <w:rsid w:val="00F66CD2"/>
    <w:rsid w:val="00F710D2"/>
    <w:rsid w:val="00F713F3"/>
    <w:rsid w:val="00F71491"/>
    <w:rsid w:val="00F71D7B"/>
    <w:rsid w:val="00F73349"/>
    <w:rsid w:val="00F73CD6"/>
    <w:rsid w:val="00F74556"/>
    <w:rsid w:val="00F74957"/>
    <w:rsid w:val="00F74A64"/>
    <w:rsid w:val="00F751C2"/>
    <w:rsid w:val="00F759AD"/>
    <w:rsid w:val="00F75F56"/>
    <w:rsid w:val="00F762DD"/>
    <w:rsid w:val="00F76BA3"/>
    <w:rsid w:val="00F774DD"/>
    <w:rsid w:val="00F779CA"/>
    <w:rsid w:val="00F80126"/>
    <w:rsid w:val="00F80B66"/>
    <w:rsid w:val="00F80E0A"/>
    <w:rsid w:val="00F81A78"/>
    <w:rsid w:val="00F81D3E"/>
    <w:rsid w:val="00F823B4"/>
    <w:rsid w:val="00F826AB"/>
    <w:rsid w:val="00F826FB"/>
    <w:rsid w:val="00F82CF1"/>
    <w:rsid w:val="00F8367F"/>
    <w:rsid w:val="00F8390E"/>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5100"/>
    <w:rsid w:val="00F9527C"/>
    <w:rsid w:val="00F9559F"/>
    <w:rsid w:val="00F958C5"/>
    <w:rsid w:val="00F966E4"/>
    <w:rsid w:val="00F96E37"/>
    <w:rsid w:val="00F9733D"/>
    <w:rsid w:val="00F97821"/>
    <w:rsid w:val="00F97954"/>
    <w:rsid w:val="00F97E26"/>
    <w:rsid w:val="00F97E27"/>
    <w:rsid w:val="00FA0026"/>
    <w:rsid w:val="00FA002A"/>
    <w:rsid w:val="00FA0B61"/>
    <w:rsid w:val="00FA0C80"/>
    <w:rsid w:val="00FA0E18"/>
    <w:rsid w:val="00FA0F56"/>
    <w:rsid w:val="00FA131A"/>
    <w:rsid w:val="00FA15EC"/>
    <w:rsid w:val="00FA1E32"/>
    <w:rsid w:val="00FA1F73"/>
    <w:rsid w:val="00FA326B"/>
    <w:rsid w:val="00FA34C7"/>
    <w:rsid w:val="00FA413A"/>
    <w:rsid w:val="00FA4158"/>
    <w:rsid w:val="00FA42D7"/>
    <w:rsid w:val="00FA4495"/>
    <w:rsid w:val="00FA5240"/>
    <w:rsid w:val="00FA554E"/>
    <w:rsid w:val="00FA5563"/>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DB4"/>
    <w:rsid w:val="00FB3062"/>
    <w:rsid w:val="00FB3252"/>
    <w:rsid w:val="00FB3747"/>
    <w:rsid w:val="00FB3810"/>
    <w:rsid w:val="00FB3A5A"/>
    <w:rsid w:val="00FB3A68"/>
    <w:rsid w:val="00FB3FA7"/>
    <w:rsid w:val="00FB43FE"/>
    <w:rsid w:val="00FB538B"/>
    <w:rsid w:val="00FB53F6"/>
    <w:rsid w:val="00FB55C9"/>
    <w:rsid w:val="00FB5A59"/>
    <w:rsid w:val="00FB5D1E"/>
    <w:rsid w:val="00FB750E"/>
    <w:rsid w:val="00FB7726"/>
    <w:rsid w:val="00FB772D"/>
    <w:rsid w:val="00FB7D08"/>
    <w:rsid w:val="00FB7D75"/>
    <w:rsid w:val="00FC01CE"/>
    <w:rsid w:val="00FC0889"/>
    <w:rsid w:val="00FC0B11"/>
    <w:rsid w:val="00FC10F1"/>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BB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C34"/>
    <w:rsid w:val="00FD67AE"/>
    <w:rsid w:val="00FD6E8A"/>
    <w:rsid w:val="00FD7F65"/>
    <w:rsid w:val="00FE0052"/>
    <w:rsid w:val="00FE097C"/>
    <w:rsid w:val="00FE1023"/>
    <w:rsid w:val="00FE15FB"/>
    <w:rsid w:val="00FE3186"/>
    <w:rsid w:val="00FE32BB"/>
    <w:rsid w:val="00FE3B03"/>
    <w:rsid w:val="00FE3BF7"/>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B9B"/>
    <w:rsid w:val="00FF04D4"/>
    <w:rsid w:val="00FF086D"/>
    <w:rsid w:val="00FF0FD8"/>
    <w:rsid w:val="00FF1CCA"/>
    <w:rsid w:val="00FF1D6E"/>
    <w:rsid w:val="00FF1F60"/>
    <w:rsid w:val="00FF1FA2"/>
    <w:rsid w:val="00FF295B"/>
    <w:rsid w:val="00FF30D8"/>
    <w:rsid w:val="00FF3B71"/>
    <w:rsid w:val="00FF4277"/>
    <w:rsid w:val="00FF5486"/>
    <w:rsid w:val="00FF57CA"/>
    <w:rsid w:val="00FF5902"/>
    <w:rsid w:val="00FF5B40"/>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1</TotalTime>
  <Pages>34</Pages>
  <Words>37047</Words>
  <Characters>211173</Characters>
  <Application>Microsoft Office Word</Application>
  <DocSecurity>0</DocSecurity>
  <Lines>1759</Lines>
  <Paragraphs>495</Paragraphs>
  <ScaleCrop>false</ScaleCrop>
  <Company/>
  <LinksUpToDate>false</LinksUpToDate>
  <CharactersWithSpaces>247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2705</cp:revision>
  <dcterms:created xsi:type="dcterms:W3CDTF">2022-11-19T16:04:00Z</dcterms:created>
  <dcterms:modified xsi:type="dcterms:W3CDTF">2023-05-02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